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08762E0" w14:textId="0D2811A2" w:rsidR="00027CEA" w:rsidRPr="00CE2A4F" w:rsidRDefault="00027CEA" w:rsidP="00CE2A4F">
      <w:pPr>
        <w:shd w:val="clear" w:color="auto" w:fill="FFFFFF" w:themeFill="background1"/>
        <w:spacing w:after="0" w:line="360" w:lineRule="auto"/>
        <w:jc w:val="center"/>
        <w:rPr>
          <w:rFonts w:cs="Times New Roman"/>
          <w:b/>
          <w:color w:val="000000" w:themeColor="text1"/>
          <w:sz w:val="28"/>
        </w:rPr>
      </w:pPr>
      <w:bookmarkStart w:id="0" w:name="_GoBack"/>
      <w:bookmarkEnd w:id="0"/>
      <w:r w:rsidRPr="00CE2A4F">
        <w:rPr>
          <w:rFonts w:cs="Times New Roman"/>
          <w:b/>
          <w:color w:val="000000" w:themeColor="text1"/>
          <w:sz w:val="28"/>
        </w:rPr>
        <w:t xml:space="preserve">The impact of </w:t>
      </w:r>
      <w:r w:rsidRPr="00CE2A4F">
        <w:rPr>
          <w:rFonts w:cs="Times New Roman"/>
          <w:b/>
          <w:noProof/>
          <w:color w:val="000000" w:themeColor="text1"/>
          <w:sz w:val="28"/>
        </w:rPr>
        <w:t>structural changes</w:t>
      </w:r>
      <w:r w:rsidRPr="00CE2A4F">
        <w:rPr>
          <w:rFonts w:cs="Times New Roman"/>
          <w:b/>
          <w:color w:val="000000" w:themeColor="text1"/>
          <w:sz w:val="28"/>
        </w:rPr>
        <w:t xml:space="preserve"> on forecast performance</w:t>
      </w:r>
      <w:r w:rsidR="00CE2A4F" w:rsidRPr="00CE2A4F">
        <w:rPr>
          <w:rFonts w:cs="Times New Roman"/>
          <w:b/>
          <w:color w:val="000000" w:themeColor="text1"/>
          <w:sz w:val="28"/>
        </w:rPr>
        <w:t xml:space="preserve">: </w:t>
      </w:r>
      <w:r w:rsidRPr="00CE2A4F">
        <w:rPr>
          <w:rFonts w:cs="Times New Roman"/>
          <w:b/>
          <w:color w:val="000000" w:themeColor="text1"/>
          <w:sz w:val="28"/>
        </w:rPr>
        <w:t xml:space="preserve">an example </w:t>
      </w:r>
    </w:p>
    <w:p w14:paraId="3F620823" w14:textId="77777777" w:rsidR="00027CEA" w:rsidRDefault="00027CEA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</w:p>
    <w:p w14:paraId="2BC71CCE" w14:textId="44E925F5" w:rsidR="00AD55BE" w:rsidRPr="00B0528E" w:rsidRDefault="00AD55BE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color w:val="000000" w:themeColor="text1"/>
          <w:sz w:val="22"/>
        </w:rPr>
        <w:t xml:space="preserve">In this </w:t>
      </w:r>
      <w:r w:rsidR="007845EA">
        <w:rPr>
          <w:rFonts w:cs="Times New Roman"/>
          <w:color w:val="000000" w:themeColor="text1"/>
          <w:sz w:val="22"/>
        </w:rPr>
        <w:t>supplementary material</w:t>
      </w:r>
      <w:r w:rsidRPr="00B0528E">
        <w:rPr>
          <w:rFonts w:cs="Times New Roman"/>
          <w:color w:val="000000" w:themeColor="text1"/>
          <w:sz w:val="22"/>
        </w:rPr>
        <w:t xml:space="preserve">, we </w:t>
      </w:r>
      <w:r w:rsidR="005D3EC6">
        <w:rPr>
          <w:rFonts w:cs="Times New Roman"/>
          <w:color w:val="000000" w:themeColor="text1"/>
          <w:sz w:val="22"/>
        </w:rPr>
        <w:t>demonstrate</w:t>
      </w:r>
      <w:r w:rsidRPr="00B0528E">
        <w:rPr>
          <w:rFonts w:cs="Times New Roman"/>
          <w:color w:val="000000" w:themeColor="text1"/>
          <w:sz w:val="22"/>
        </w:rPr>
        <w:t xml:space="preserve"> the impact of </w:t>
      </w:r>
      <w:r w:rsidR="00782B7F">
        <w:rPr>
          <w:rFonts w:cs="Times New Roman"/>
          <w:noProof/>
          <w:color w:val="000000" w:themeColor="text1"/>
          <w:sz w:val="22"/>
        </w:rPr>
        <w:t>structural change</w:t>
      </w:r>
      <w:r w:rsidR="005D3EC6">
        <w:rPr>
          <w:rFonts w:cs="Times New Roman"/>
          <w:noProof/>
          <w:color w:val="000000" w:themeColor="text1"/>
          <w:sz w:val="22"/>
        </w:rPr>
        <w:t>s</w:t>
      </w:r>
      <w:r w:rsidRPr="00B0528E">
        <w:rPr>
          <w:rFonts w:cs="Times New Roman"/>
          <w:color w:val="000000" w:themeColor="text1"/>
          <w:sz w:val="22"/>
        </w:rPr>
        <w:t xml:space="preserve"> on forecast</w:t>
      </w:r>
      <w:r w:rsidR="00782B7F">
        <w:rPr>
          <w:rFonts w:cs="Times New Roman"/>
          <w:color w:val="000000" w:themeColor="text1"/>
          <w:sz w:val="22"/>
        </w:rPr>
        <w:t xml:space="preserve"> performance </w:t>
      </w:r>
      <w:r w:rsidRPr="00B0528E">
        <w:rPr>
          <w:rFonts w:cs="Times New Roman"/>
          <w:color w:val="000000" w:themeColor="text1"/>
          <w:sz w:val="22"/>
        </w:rPr>
        <w:t>using a</w:t>
      </w:r>
      <w:r w:rsidR="00155ADC">
        <w:rPr>
          <w:rFonts w:cs="Times New Roman"/>
          <w:color w:val="000000" w:themeColor="text1"/>
          <w:sz w:val="22"/>
        </w:rPr>
        <w:t xml:space="preserve">n </w:t>
      </w:r>
      <w:r w:rsidRPr="00B0528E">
        <w:rPr>
          <w:rFonts w:cs="Times New Roman"/>
          <w:color w:val="000000" w:themeColor="text1"/>
          <w:sz w:val="22"/>
        </w:rPr>
        <w:t>example</w:t>
      </w:r>
      <w:r w:rsidR="00155ADC">
        <w:rPr>
          <w:rFonts w:cs="Times New Roman"/>
          <w:color w:val="000000" w:themeColor="text1"/>
          <w:sz w:val="22"/>
        </w:rPr>
        <w:t xml:space="preserve"> based on simulation</w:t>
      </w:r>
      <w:r w:rsidRPr="00B0528E">
        <w:rPr>
          <w:rFonts w:cs="Times New Roman"/>
          <w:color w:val="000000" w:themeColor="text1"/>
          <w:sz w:val="22"/>
        </w:rPr>
        <w:t xml:space="preserve">. We </w:t>
      </w:r>
      <w:r w:rsidR="00204F01">
        <w:rPr>
          <w:rFonts w:cs="Times New Roman"/>
          <w:color w:val="000000" w:themeColor="text1"/>
          <w:sz w:val="22"/>
        </w:rPr>
        <w:t>denote that</w:t>
      </w:r>
      <w:r w:rsidRPr="00B0528E">
        <w:rPr>
          <w:rFonts w:cs="Times New Roman"/>
          <w:color w:val="000000" w:themeColor="text1"/>
          <w:sz w:val="22"/>
        </w:rPr>
        <w:t xml:space="preserve"> </w:t>
      </w:r>
      <w:r w:rsidR="002C7BB2">
        <w:rPr>
          <w:rFonts w:cs="Times New Roman"/>
          <w:color w:val="000000" w:themeColor="text1"/>
          <w:sz w:val="22"/>
        </w:rPr>
        <w:t>the</w:t>
      </w:r>
      <w:r w:rsidRPr="00B0528E">
        <w:rPr>
          <w:rFonts w:cs="Times New Roman"/>
          <w:color w:val="000000" w:themeColor="text1"/>
          <w:sz w:val="22"/>
        </w:rPr>
        <w:t xml:space="preserve"> price variable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x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</m:oMath>
      <w:r w:rsidRPr="00B0528E">
        <w:rPr>
          <w:rFonts w:cs="Times New Roman"/>
          <w:color w:val="000000" w:themeColor="text1"/>
          <w:sz w:val="22"/>
        </w:rPr>
        <w:t xml:space="preserve"> </w:t>
      </w:r>
      <w:r w:rsidR="002C7BB2">
        <w:rPr>
          <w:rFonts w:cs="Times New Roman"/>
          <w:color w:val="000000" w:themeColor="text1"/>
          <w:sz w:val="22"/>
        </w:rPr>
        <w:t xml:space="preserve">has its </w:t>
      </w:r>
      <w:r w:rsidRPr="00B0528E">
        <w:rPr>
          <w:rFonts w:cs="Times New Roman"/>
          <w:color w:val="000000" w:themeColor="text1"/>
          <w:sz w:val="22"/>
        </w:rPr>
        <w:t xml:space="preserve">values being 2.99 for most of the </w:t>
      </w:r>
      <w:r w:rsidR="00204F01">
        <w:rPr>
          <w:rFonts w:cs="Times New Roman"/>
          <w:color w:val="000000" w:themeColor="text1"/>
          <w:sz w:val="22"/>
        </w:rPr>
        <w:t>weeks</w:t>
      </w:r>
      <w:r w:rsidRPr="00B0528E">
        <w:rPr>
          <w:rFonts w:cs="Times New Roman"/>
          <w:color w:val="000000" w:themeColor="text1"/>
          <w:sz w:val="22"/>
        </w:rPr>
        <w:t xml:space="preserve"> but occasionally </w:t>
      </w:r>
      <w:r w:rsidR="00204F01">
        <w:rPr>
          <w:rFonts w:cs="Times New Roman"/>
          <w:color w:val="000000" w:themeColor="text1"/>
          <w:sz w:val="22"/>
        </w:rPr>
        <w:t xml:space="preserve">get </w:t>
      </w:r>
      <w:r w:rsidRPr="00B0528E">
        <w:rPr>
          <w:rFonts w:cs="Times New Roman"/>
          <w:color w:val="000000" w:themeColor="text1"/>
          <w:sz w:val="22"/>
        </w:rPr>
        <w:t>reduced to 2.29 or 1.99</w:t>
      </w:r>
      <w:r w:rsidR="00782B7F" w:rsidRPr="00782B7F">
        <w:rPr>
          <w:rFonts w:cs="Times New Roman"/>
          <w:color w:val="000000" w:themeColor="text1"/>
          <w:sz w:val="22"/>
        </w:rPr>
        <w:t xml:space="preserve">. </w:t>
      </w:r>
      <w:r w:rsidRPr="00B0528E">
        <w:rPr>
          <w:rFonts w:cs="Times New Roman"/>
          <w:color w:val="000000" w:themeColor="text1"/>
          <w:sz w:val="22"/>
        </w:rPr>
        <w:t xml:space="preserve">We assume </w:t>
      </w:r>
      <w:r w:rsidR="003948D3">
        <w:rPr>
          <w:rFonts w:cs="Times New Roman"/>
          <w:color w:val="000000" w:themeColor="text1"/>
          <w:sz w:val="22"/>
        </w:rPr>
        <w:t>the</w:t>
      </w:r>
      <w:r w:rsidR="002C7BB2">
        <w:rPr>
          <w:rFonts w:cs="Times New Roman"/>
          <w:color w:val="000000" w:themeColor="text1"/>
          <w:sz w:val="22"/>
        </w:rPr>
        <w:t xml:space="preserve"> following</w:t>
      </w:r>
      <w:r w:rsidR="003948D3">
        <w:rPr>
          <w:rFonts w:cs="Times New Roman"/>
          <w:color w:val="000000" w:themeColor="text1"/>
          <w:sz w:val="22"/>
        </w:rPr>
        <w:t xml:space="preserve"> </w:t>
      </w:r>
      <w:r w:rsidRPr="00B0528E">
        <w:rPr>
          <w:rFonts w:cs="Times New Roman"/>
          <w:color w:val="000000" w:themeColor="text1"/>
          <w:sz w:val="22"/>
        </w:rPr>
        <w:t>unobserved true product sales:</w:t>
      </w:r>
    </w:p>
    <w:p w14:paraId="10A8DB3D" w14:textId="77777777" w:rsidR="00AD55BE" w:rsidRPr="00B0528E" w:rsidRDefault="00284EA1" w:rsidP="00AD55BE">
      <w:pPr>
        <w:shd w:val="clear" w:color="auto" w:fill="FFFFFF" w:themeFill="background1"/>
        <w:spacing w:after="0" w:line="360" w:lineRule="auto"/>
        <w:jc w:val="center"/>
        <w:rPr>
          <w:rFonts w:cs="Times New Roman"/>
          <w:color w:val="000000" w:themeColor="text1"/>
          <w:sz w:val="22"/>
        </w:rPr>
      </w:pP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=10-1.5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x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+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u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</m:oMath>
      <w:r w:rsidR="00AD55BE" w:rsidRPr="00B0528E">
        <w:rPr>
          <w:rFonts w:cs="Times New Roman"/>
          <w:color w:val="000000" w:themeColor="text1"/>
          <w:sz w:val="22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u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~</m:t>
        </m:r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2"/>
          </w:rPr>
          <m:t>NID</m:t>
        </m:r>
        <m:r>
          <w:rPr>
            <w:rFonts w:ascii="Cambria Math" w:hAnsi="Cambria Math" w:cs="Times New Roman"/>
            <w:color w:val="000000" w:themeColor="text1"/>
            <w:sz w:val="22"/>
          </w:rPr>
          <m:t>(0,0.1)</m:t>
        </m:r>
      </m:oMath>
      <w:r w:rsidR="00AD55BE" w:rsidRPr="00B0528E">
        <w:rPr>
          <w:rFonts w:cs="Times New Roman"/>
          <w:color w:val="000000" w:themeColor="text1"/>
          <w:sz w:val="22"/>
        </w:rPr>
        <w:t xml:space="preserve">, when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t&lt;25</m:t>
        </m:r>
      </m:oMath>
    </w:p>
    <w:p w14:paraId="38EF62D1" w14:textId="77777777" w:rsidR="00AD55BE" w:rsidRPr="00B0528E" w:rsidRDefault="00284EA1" w:rsidP="00AD55BE">
      <w:pPr>
        <w:shd w:val="clear" w:color="auto" w:fill="FFFFFF" w:themeFill="background1"/>
        <w:spacing w:after="0" w:line="360" w:lineRule="auto"/>
        <w:jc w:val="center"/>
        <w:rPr>
          <w:rFonts w:cs="Times New Roman"/>
          <w:color w:val="000000" w:themeColor="text1"/>
          <w:sz w:val="22"/>
        </w:rPr>
      </w:pP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=5-0.7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x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+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u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</m:oMath>
      <w:r w:rsidR="00AD55BE" w:rsidRPr="00B0528E">
        <w:rPr>
          <w:rFonts w:cs="Times New Roman"/>
          <w:color w:val="000000" w:themeColor="text1"/>
          <w:sz w:val="22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u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~</m:t>
        </m:r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2"/>
          </w:rPr>
          <m:t>NID</m:t>
        </m:r>
        <m:r>
          <w:rPr>
            <w:rFonts w:ascii="Cambria Math" w:hAnsi="Cambria Math" w:cs="Times New Roman"/>
            <w:color w:val="000000" w:themeColor="text1"/>
            <w:sz w:val="22"/>
          </w:rPr>
          <m:t>(0,0.1)</m:t>
        </m:r>
      </m:oMath>
      <w:r w:rsidR="00AD55BE" w:rsidRPr="00B0528E">
        <w:rPr>
          <w:rFonts w:cs="Times New Roman"/>
          <w:color w:val="000000" w:themeColor="text1"/>
          <w:sz w:val="22"/>
        </w:rPr>
        <w:t xml:space="preserve">, when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25&lt;t&lt;50</m:t>
        </m:r>
      </m:oMath>
    </w:p>
    <w:p w14:paraId="16EDD277" w14:textId="3F510A2A" w:rsidR="00FD1887" w:rsidRDefault="00284EA1" w:rsidP="00AD55BE">
      <w:pPr>
        <w:shd w:val="clear" w:color="auto" w:fill="FFFFFF" w:themeFill="background1"/>
        <w:spacing w:after="0" w:line="360" w:lineRule="auto"/>
        <w:jc w:val="center"/>
        <w:rPr>
          <w:rFonts w:cs="Times New Roman"/>
          <w:color w:val="000000" w:themeColor="text1"/>
          <w:sz w:val="22"/>
        </w:rPr>
      </w:pP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=10-1.5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x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+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u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</m:oMath>
      <w:r w:rsidR="00AD55BE" w:rsidRPr="00B0528E">
        <w:rPr>
          <w:rFonts w:cs="Times New Roman"/>
          <w:color w:val="000000" w:themeColor="text1"/>
          <w:sz w:val="22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u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~</m:t>
        </m:r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2"/>
          </w:rPr>
          <m:t>NID</m:t>
        </m:r>
        <m:r>
          <w:rPr>
            <w:rFonts w:ascii="Cambria Math" w:hAnsi="Cambria Math" w:cs="Times New Roman"/>
            <w:color w:val="000000" w:themeColor="text1"/>
            <w:sz w:val="22"/>
          </w:rPr>
          <m:t>(0,0.1)</m:t>
        </m:r>
      </m:oMath>
      <w:r w:rsidR="00AD55BE" w:rsidRPr="00B0528E">
        <w:rPr>
          <w:rFonts w:cs="Times New Roman"/>
          <w:color w:val="000000" w:themeColor="text1"/>
          <w:sz w:val="22"/>
        </w:rPr>
        <w:t xml:space="preserve">, when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t&gt;50</m:t>
        </m:r>
      </m:oMath>
      <w:r w:rsidR="00FD1887">
        <w:rPr>
          <w:rFonts w:cs="Times New Roman"/>
          <w:color w:val="000000" w:themeColor="text1"/>
          <w:sz w:val="22"/>
        </w:rPr>
        <w:tab/>
      </w:r>
    </w:p>
    <w:p w14:paraId="52AEB37B" w14:textId="4B2F489D" w:rsidR="00AD55BE" w:rsidRPr="00B0528E" w:rsidRDefault="00FD1887" w:rsidP="00FD1887">
      <w:pPr>
        <w:shd w:val="clear" w:color="auto" w:fill="FFFFFF" w:themeFill="background1"/>
        <w:spacing w:after="0" w:line="360" w:lineRule="auto"/>
        <w:jc w:val="right"/>
        <w:rPr>
          <w:rFonts w:cs="Times New Roman"/>
          <w:color w:val="000000" w:themeColor="text1"/>
          <w:sz w:val="22"/>
        </w:rPr>
      </w:pPr>
      <w:r>
        <w:rPr>
          <w:rFonts w:cs="Times New Roman"/>
          <w:color w:val="000000" w:themeColor="text1"/>
          <w:sz w:val="22"/>
        </w:rPr>
        <w:t xml:space="preserve"> (1)</w:t>
      </w:r>
    </w:p>
    <w:p w14:paraId="1328616F" w14:textId="56F555E1" w:rsidR="00AD55BE" w:rsidRPr="009E7FB5" w:rsidRDefault="00AD55BE" w:rsidP="00AD55BE">
      <w:pPr>
        <w:shd w:val="clear" w:color="auto" w:fill="FFFFFF" w:themeFill="background1"/>
        <w:spacing w:after="0" w:line="360" w:lineRule="auto"/>
        <w:rPr>
          <w:sz w:val="22"/>
        </w:rPr>
      </w:pPr>
      <w:r w:rsidRPr="00B0528E">
        <w:rPr>
          <w:rFonts w:cs="Times New Roman"/>
          <w:color w:val="000000" w:themeColor="text1"/>
          <w:sz w:val="22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</m:oMath>
      <w:r w:rsidRPr="00B0528E">
        <w:rPr>
          <w:rFonts w:cs="Times New Roman"/>
          <w:color w:val="000000" w:themeColor="text1"/>
          <w:sz w:val="22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x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</m:oMath>
      <w:r w:rsidRPr="00B0528E">
        <w:rPr>
          <w:rFonts w:cs="Times New Roman"/>
          <w:color w:val="000000" w:themeColor="text1"/>
          <w:sz w:val="22"/>
        </w:rPr>
        <w:t xml:space="preserve"> represent the product sales and the price at week </w:t>
      </w:r>
      <w:r w:rsidRPr="00B0528E">
        <w:rPr>
          <w:rFonts w:cs="Times New Roman"/>
          <w:i/>
          <w:color w:val="000000" w:themeColor="text1"/>
          <w:sz w:val="22"/>
        </w:rPr>
        <w:t>t</w:t>
      </w:r>
      <w:r w:rsidRPr="00B0528E">
        <w:rPr>
          <w:rFonts w:cs="Times New Roman"/>
          <w:color w:val="000000" w:themeColor="text1"/>
          <w:sz w:val="22"/>
        </w:rPr>
        <w:t xml:space="preserve">, and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u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</m:oMath>
      <w:r w:rsidRPr="00B0528E">
        <w:rPr>
          <w:rFonts w:cs="Times New Roman"/>
          <w:color w:val="000000" w:themeColor="text1"/>
          <w:sz w:val="22"/>
        </w:rPr>
        <w:t xml:space="preserve"> is the error term.</w:t>
      </w:r>
      <w:r w:rsidR="00FD1887">
        <w:rPr>
          <w:rFonts w:cs="Times New Roman"/>
          <w:color w:val="000000" w:themeColor="text1"/>
          <w:sz w:val="22"/>
        </w:rPr>
        <w:t xml:space="preserve"> </w:t>
      </w:r>
      <w:r w:rsidR="00712B8E">
        <w:rPr>
          <w:rFonts w:cs="Times New Roman"/>
          <w:color w:val="000000" w:themeColor="text1"/>
          <w:sz w:val="22"/>
        </w:rPr>
        <w:t>Thus, t</w:t>
      </w:r>
      <w:r w:rsidRPr="00B0528E">
        <w:rPr>
          <w:rFonts w:cs="Times New Roman"/>
          <w:color w:val="000000" w:themeColor="text1"/>
          <w:sz w:val="22"/>
        </w:rPr>
        <w:t xml:space="preserve">here are two </w:t>
      </w:r>
      <w:r w:rsidR="00782B7F">
        <w:rPr>
          <w:rFonts w:cs="Times New Roman"/>
          <w:color w:val="000000" w:themeColor="text1"/>
          <w:sz w:val="22"/>
        </w:rPr>
        <w:t>structural change</w:t>
      </w:r>
      <w:r w:rsidRPr="00B0528E">
        <w:rPr>
          <w:rFonts w:cs="Times New Roman"/>
          <w:color w:val="000000" w:themeColor="text1"/>
          <w:sz w:val="22"/>
        </w:rPr>
        <w:t>s</w:t>
      </w:r>
      <w:r w:rsidR="00BE6D32">
        <w:rPr>
          <w:rFonts w:cs="Times New Roman"/>
          <w:color w:val="000000" w:themeColor="text1"/>
          <w:sz w:val="22"/>
        </w:rPr>
        <w:t xml:space="preserve"> </w:t>
      </w:r>
      <w:r w:rsidR="001B5C45">
        <w:rPr>
          <w:rFonts w:cs="Times New Roman"/>
          <w:color w:val="000000" w:themeColor="text1"/>
          <w:sz w:val="22"/>
        </w:rPr>
        <w:t>which occur</w:t>
      </w:r>
      <w:r w:rsidR="00BE6D32">
        <w:rPr>
          <w:rFonts w:cs="Times New Roman"/>
          <w:color w:val="000000" w:themeColor="text1"/>
          <w:sz w:val="22"/>
        </w:rPr>
        <w:t xml:space="preserve"> </w:t>
      </w:r>
      <w:r w:rsidRPr="00B0528E">
        <w:rPr>
          <w:rFonts w:cs="Times New Roman"/>
          <w:color w:val="000000" w:themeColor="text1"/>
          <w:sz w:val="22"/>
        </w:rPr>
        <w:t>at week 25 and 50</w:t>
      </w:r>
      <w:r w:rsidR="00BE6D32">
        <w:rPr>
          <w:rFonts w:cs="Times New Roman"/>
          <w:color w:val="000000" w:themeColor="text1"/>
          <w:sz w:val="22"/>
        </w:rPr>
        <w:t xml:space="preserve"> respectively</w:t>
      </w:r>
      <w:r w:rsidR="002F3B3B" w:rsidRPr="002F3B3B">
        <w:rPr>
          <w:sz w:val="22"/>
        </w:rPr>
        <w:t>.</w:t>
      </w:r>
      <w:r w:rsidR="002F3B3B">
        <w:rPr>
          <w:sz w:val="22"/>
        </w:rPr>
        <w:t xml:space="preserve"> </w:t>
      </w:r>
      <w:r w:rsidR="00C65DDD" w:rsidRPr="00B0528E">
        <w:rPr>
          <w:rFonts w:cs="Times New Roman"/>
          <w:color w:val="000000" w:themeColor="text1"/>
          <w:sz w:val="22"/>
        </w:rPr>
        <w:t xml:space="preserve">Suppose that we have the data from week 1 to week 75 and we </w:t>
      </w:r>
      <w:r w:rsidR="00C65DDD">
        <w:rPr>
          <w:rFonts w:cs="Times New Roman"/>
          <w:color w:val="000000" w:themeColor="text1"/>
          <w:sz w:val="22"/>
        </w:rPr>
        <w:t xml:space="preserve">want to </w:t>
      </w:r>
      <w:r w:rsidR="00C65DDD" w:rsidRPr="00B0528E">
        <w:rPr>
          <w:rFonts w:cs="Times New Roman"/>
          <w:color w:val="000000" w:themeColor="text1"/>
          <w:sz w:val="22"/>
        </w:rPr>
        <w:t xml:space="preserve">forecast the product sales for the period from week 76 to week 100. </w:t>
      </w:r>
      <w:r w:rsidRPr="00B0528E">
        <w:rPr>
          <w:rFonts w:cs="Times New Roman"/>
          <w:color w:val="000000" w:themeColor="text1"/>
          <w:sz w:val="22"/>
        </w:rPr>
        <w:t xml:space="preserve">The sales and price are </w:t>
      </w:r>
      <w:r w:rsidR="00C65DDD">
        <w:rPr>
          <w:rFonts w:cs="Times New Roman"/>
          <w:color w:val="000000" w:themeColor="text1"/>
          <w:sz w:val="22"/>
        </w:rPr>
        <w:t>shown</w:t>
      </w:r>
      <w:r w:rsidRPr="00B0528E">
        <w:rPr>
          <w:rFonts w:cs="Times New Roman"/>
          <w:color w:val="000000" w:themeColor="text1"/>
          <w:sz w:val="22"/>
        </w:rPr>
        <w:t xml:space="preserve"> in Figure</w:t>
      </w:r>
      <w:r w:rsidR="005816CD">
        <w:rPr>
          <w:rFonts w:cs="Times New Roman"/>
          <w:color w:val="000000" w:themeColor="text1"/>
          <w:sz w:val="22"/>
        </w:rPr>
        <w:t xml:space="preserve"> 1</w:t>
      </w:r>
      <w:r w:rsidRPr="00B0528E">
        <w:rPr>
          <w:rFonts w:cs="Times New Roman"/>
          <w:color w:val="000000" w:themeColor="text1"/>
          <w:sz w:val="22"/>
        </w:rPr>
        <w:t xml:space="preserve">.  </w:t>
      </w:r>
    </w:p>
    <w:p w14:paraId="0F2E9A72" w14:textId="77777777" w:rsidR="00AD55BE" w:rsidRPr="00B0528E" w:rsidRDefault="00AD55BE" w:rsidP="00AD55BE">
      <w:pPr>
        <w:shd w:val="clear" w:color="auto" w:fill="FFFFFF" w:themeFill="background1"/>
        <w:spacing w:after="0" w:line="360" w:lineRule="auto"/>
        <w:jc w:val="center"/>
        <w:rPr>
          <w:rFonts w:cs="Times New Roman"/>
          <w:color w:val="000000" w:themeColor="text1"/>
          <w:sz w:val="22"/>
        </w:rPr>
      </w:pPr>
    </w:p>
    <w:p w14:paraId="09E7C6F5" w14:textId="5BE492C7" w:rsidR="00AD55BE" w:rsidRPr="00B0528E" w:rsidRDefault="00AD55BE" w:rsidP="00AD55BE">
      <w:pPr>
        <w:shd w:val="clear" w:color="auto" w:fill="FFFFFF" w:themeFill="background1"/>
        <w:spacing w:after="0" w:line="360" w:lineRule="auto"/>
        <w:jc w:val="center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color w:val="000000" w:themeColor="text1"/>
          <w:sz w:val="22"/>
        </w:rPr>
        <w:t>Figure 1.</w:t>
      </w:r>
      <w:r w:rsidRPr="00B0528E">
        <w:rPr>
          <w:rFonts w:cs="Times New Roman"/>
          <w:color w:val="000000" w:themeColor="text1"/>
          <w:sz w:val="22"/>
        </w:rPr>
        <w:tab/>
      </w:r>
      <w:r w:rsidR="009D3DB9">
        <w:rPr>
          <w:rFonts w:cs="Times New Roman"/>
          <w:color w:val="000000" w:themeColor="text1"/>
          <w:sz w:val="22"/>
        </w:rPr>
        <w:t xml:space="preserve">The predictions and forecasts by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post structural change data).</m:t>
        </m:r>
      </m:oMath>
      <w:r w:rsidR="009D3DB9">
        <w:rPr>
          <w:rFonts w:cs="Times New Roman"/>
          <w:color w:val="000000" w:themeColor="text1"/>
          <w:sz w:val="22"/>
        </w:rPr>
        <w:t xml:space="preserve"> </w:t>
      </w:r>
      <w:r w:rsidRPr="00B0528E">
        <w:rPr>
          <w:rStyle w:val="FootnoteReference"/>
          <w:rFonts w:cs="Times New Roman"/>
          <w:color w:val="000000" w:themeColor="text1"/>
          <w:sz w:val="22"/>
        </w:rPr>
        <w:footnoteReference w:id="1"/>
      </w:r>
    </w:p>
    <w:p w14:paraId="0E81628B" w14:textId="77777777" w:rsidR="00FD1887" w:rsidRDefault="00FD1887" w:rsidP="00FD1887">
      <w:pPr>
        <w:shd w:val="clear" w:color="auto" w:fill="FFFFFF" w:themeFill="background1"/>
        <w:spacing w:after="0" w:line="360" w:lineRule="auto"/>
        <w:jc w:val="center"/>
        <w:rPr>
          <w:rFonts w:cs="Times New Roman"/>
          <w:color w:val="000000" w:themeColor="text1"/>
          <w:sz w:val="22"/>
        </w:rPr>
      </w:pPr>
      <w:r w:rsidRPr="00FD1887">
        <w:rPr>
          <w:rFonts w:cs="Times New Roman"/>
          <w:noProof/>
          <w:color w:val="000000" w:themeColor="text1"/>
          <w:sz w:val="22"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41EBD00C" wp14:editId="0E99305B">
                <wp:simplePos x="0" y="0"/>
                <wp:positionH relativeFrom="column">
                  <wp:posOffset>4391025</wp:posOffset>
                </wp:positionH>
                <wp:positionV relativeFrom="paragraph">
                  <wp:posOffset>99060</wp:posOffset>
                </wp:positionV>
                <wp:extent cx="1390650" cy="1946275"/>
                <wp:effectExtent l="0" t="0" r="19050" b="15875"/>
                <wp:wrapNone/>
                <wp:docPr id="16" name="Rectangle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90650" cy="1946275"/>
                        </a:xfrm>
                        <a:prstGeom prst="rect">
                          <a:avLst/>
                        </a:prstGeom>
                        <a:solidFill>
                          <a:srgbClr val="C00000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951204B" id="Rectangle 16" o:spid="_x0000_s1026" style="position:absolute;margin-left:345.75pt;margin-top:7.8pt;width:109.5pt;height:153.25pt;z-index:251683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duhUmwIAAJEFAAAOAAAAZHJzL2Uyb0RvYy54bWysVM1u2zAMvg/YOwi6r46zJF2COkWQosOA&#10;oi3aDj0rshQLkEVNUuJkTz9Kctyg3WmYDzIpkh9/RPLq+tBqshfOKzAVLS9GlAjDoVZmW9GfL7df&#10;vlHiAzM102BERY/C0+vl509XnV2IMTSga+EIghi/6GxFmxDsoig8b0TL/AVYYVAowbUsIOu2Re1Y&#10;h+itLsaj0azowNXWARfe4+1NFtJlwpdS8PAgpReB6IpibCGdLp2beBbLK7bYOmYbxfsw2D9E0TJl&#10;0OkAdcMCIzunPkC1ijvwIMMFh7YAKRUXKQfMphy9y+a5YVakXLA43g5l8v8Plt/vHx1RNb7djBLD&#10;WnyjJ6waM1stCN5hgTrrF6j3bB9dz3kkY7YH6dr4xzzIIRX1OBRVHALheFl+nY9mU6w9R1k5n8zG&#10;l9OIWryZW+fDdwEtiURFHfpPxWT7Ox+y6kklevOgVX2rtE6M227W2pE9wxdej+KXbbVtWL4tx/NJ&#10;2bv0WT25P8MpYo45q0SFoxYRXZsnIbE8mMc4wabGFINDxrkwocyihtUie5ymMHLkg0XymQAjssT4&#10;B+weIDb9R+wM0+tHU5H6ejDO+Q5ucgSnwLLxYJE8gwmDcasMuL9lpjGr3nPWx/DPShPJDdRHbB4H&#10;eaq85bcKH/CO+fDIHI4RPjquhvCAh9TQVRR6ipIG3O+/3Ud97G6UUtLhWFbU/9oxJyjRPwz2/byc&#10;TOIcJ2YyvRwj484lm3OJ2bVrwL4ocQlZnsioH/SJlA7aV9wgq+gVRcxw9F1RHtyJWYe8LnAHcbFa&#10;JTWcXcvCnXm2PILHqsYGfTm8Mmf7Lg44APdwGmG2eNfMWTdaGljtAkiVOv2trn29ce5T4/Q7Ki6W&#10;cz5pvW3S5R8AAAD//wMAUEsDBBQABgAIAAAAIQDRDQ033wAAAAoBAAAPAAAAZHJzL2Rvd25yZXYu&#10;eG1sTI/BTsMwDIbvSLxDZCQuiKUtWtWVphMCwQUOMCbObuM1FU1SNdlaeHrMCY72/+n352q72EGc&#10;aAq9dwrSVQKCXOt17zoF+/fH6wJEiOg0Dt6Rgi8KsK3PzyostZ/dG512sRNc4kKJCkyMYyllaA1Z&#10;DCs/kuPs4CeLkcepk3rCmcvtILMkyaXF3vEFgyPdG2o/d0er4OWqa14/MC9kfDbz99O+0A+HVqnL&#10;i+XuFkSkJf7B8KvP6lCzU+OPTgcxKMg36ZpRDtY5CAY2acKLRsFNlqUg60r+f6H+AQAA//8DAFBL&#10;AQItABQABgAIAAAAIQC2gziS/gAAAOEBAAATAAAAAAAAAAAAAAAAAAAAAABbQ29udGVudF9UeXBl&#10;c10ueG1sUEsBAi0AFAAGAAgAAAAhADj9If/WAAAAlAEAAAsAAAAAAAAAAAAAAAAALwEAAF9yZWxz&#10;Ly5yZWxzUEsBAi0AFAAGAAgAAAAhABl26FSbAgAAkQUAAA4AAAAAAAAAAAAAAAAALgIAAGRycy9l&#10;Mm9Eb2MueG1sUEsBAi0AFAAGAAgAAAAhANENDTffAAAACgEAAA8AAAAAAAAAAAAAAAAA9QQAAGRy&#10;cy9kb3ducmV2LnhtbFBLBQYAAAAABAAEAPMAAAABBgAAAAA=&#10;" fillcolor="#c00000" strokecolor="#1f3763 [1604]" strokeweight="1pt">
                <v:fill opacity="8481f"/>
              </v:rect>
            </w:pict>
          </mc:Fallback>
        </mc:AlternateContent>
      </w:r>
      <w:r w:rsidRPr="00FD1887">
        <w:rPr>
          <w:rFonts w:cs="Times New Roman"/>
          <w:noProof/>
          <w:color w:val="000000" w:themeColor="text1"/>
          <w:sz w:val="22"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25E0DE4A" wp14:editId="3EBC7E72">
                <wp:simplePos x="0" y="0"/>
                <wp:positionH relativeFrom="column">
                  <wp:posOffset>3014980</wp:posOffset>
                </wp:positionH>
                <wp:positionV relativeFrom="paragraph">
                  <wp:posOffset>99060</wp:posOffset>
                </wp:positionV>
                <wp:extent cx="1377950" cy="1946275"/>
                <wp:effectExtent l="0" t="0" r="12700" b="15875"/>
                <wp:wrapNone/>
                <wp:docPr id="18" name="Rectangle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77950" cy="1946275"/>
                        </a:xfrm>
                        <a:prstGeom prst="rect">
                          <a:avLst/>
                        </a:prstGeom>
                        <a:solidFill>
                          <a:srgbClr val="FFC000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A289B1E" id="Rectangle 18" o:spid="_x0000_s1026" style="position:absolute;margin-left:237.4pt;margin-top:7.8pt;width:108.5pt;height:153.25pt;z-index:251682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J0DXngIAAJEFAAAOAAAAZHJzL2Uyb0RvYy54bWysVMFu2zAMvQ/YPwi6r7azpGmCOkWQIsOA&#10;oi3aDj0rshQbkCWNUuJkXz9Kctyg7WnYxRZF8pF8Inl9c2gV2QtwjdElLS5ySoTmpmr0tqS/Xtbf&#10;rihxnumKKaNFSY/C0ZvF1y/XnZ2LkamNqgQQBNFu3tmS1t7beZY5XouWuQtjhUalNNAyjyJsswpY&#10;h+itykZ5fpl1BioLhgvn8PY2Keki4kspuH+Q0glPVEkxNx+/EL+b8M0W12y+BWbrhvdpsH/IomWN&#10;xqAD1C3zjOyg+QDVNhyMM9JfcNNmRsqGi1gDVlPk76p5rpkVsRYkx9mBJvf/YPn9/hFIU+Hb4Utp&#10;1uIbPSFrTG+VIHiHBHXWzdHu2T5CLzk8hmoPEtrwxzrIIZJ6HEgVB084Xhbfp9PZBLnnqCtm48vR&#10;dBJQszd3C87/EKYl4VBSwPiRTLa/cz6ZnkxCNGdUU60bpaIA281KAdkzfOH1epXnefJVtmbpthjN&#10;xkUf0iXzGP4MJws1pqriyR+VCOhKPwmJ9GAdowgbG1MMARnnQvsiqWpWiRRxglnE3sIiB48YMwIG&#10;ZIn5D9g9QGj6j9iJgN4+uIrY14NzqncIkzI4JZacB48Y2Wg/OLeNNvBZZQqr6iMne0z/jJpw3Jjq&#10;iM0DJk2Vs3zd4APeMecfGeAY4aPjavAP+JHKdCU1/YmS2sCfz+6DPXY3ainpcCxL6n7vGAhK1E+N&#10;fT8rxuMwx1EYT6YjFOBcsznX6F27MtgXBS4hy+Mx2Ht1Okow7StukGWIiiqmOcYuKfdwElY+rQvc&#10;QVwsl9EMZ9cyf6efLQ/ggdXQoC+HVwa272KPA3BvTiPM5u+aOdkGT22WO29kEzv9jdeeb5z72Dj9&#10;jgqL5VyOVm+bdPEXAAD//wMAUEsDBBQABgAIAAAAIQCIUhzg4AAAAAoBAAAPAAAAZHJzL2Rvd25y&#10;ZXYueG1sTI/BTsMwEETvSPyDtUhcEHWSlhRCnKogesipovTCzYlNEmGvI9ttwt93OcFxdkYzb8vN&#10;bA07ax8GhwLSRQJMY+vUgJ2A48fu/hFYiBKVNA61gB8dYFNdX5WyUG7Cd30+xI5RCYZCCuhjHAvO&#10;Q9trK8PCjRrJ+3LeykjSd1x5OVG5NTxLkpxbOSAt9HLUr71uvw8nKyBbv0x7c/RvtW+27fKurie+&#10;/xTi9mbePgOLeo5/YfjFJ3SoiKlxJ1SBGQGr9YrQIxkPOTAK5E8pHRoByyxLgVcl//9CdQEAAP//&#10;AwBQSwECLQAUAAYACAAAACEAtoM4kv4AAADhAQAAEwAAAAAAAAAAAAAAAAAAAAAAW0NvbnRlbnRf&#10;VHlwZXNdLnhtbFBLAQItABQABgAIAAAAIQA4/SH/1gAAAJQBAAALAAAAAAAAAAAAAAAAAC8BAABf&#10;cmVscy8ucmVsc1BLAQItABQABgAIAAAAIQCoJ0DXngIAAJEFAAAOAAAAAAAAAAAAAAAAAC4CAABk&#10;cnMvZTJvRG9jLnhtbFBLAQItABQABgAIAAAAIQCIUhzg4AAAAAoBAAAPAAAAAAAAAAAAAAAAAPgE&#10;AABkcnMvZG93bnJldi54bWxQSwUGAAAAAAQABADzAAAABQYAAAAA&#10;" fillcolor="#ffc000" strokecolor="#1f3763 [1604]" strokeweight="1pt">
                <v:fill opacity="8481f"/>
              </v:rect>
            </w:pict>
          </mc:Fallback>
        </mc:AlternateContent>
      </w:r>
      <w:r w:rsidRPr="00FD1887">
        <w:rPr>
          <w:rFonts w:cs="Times New Roman"/>
          <w:noProof/>
          <w:color w:val="000000" w:themeColor="text1"/>
          <w:sz w:val="22"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604BB2C7" wp14:editId="5316748D">
                <wp:simplePos x="0" y="0"/>
                <wp:positionH relativeFrom="column">
                  <wp:posOffset>1649095</wp:posOffset>
                </wp:positionH>
                <wp:positionV relativeFrom="paragraph">
                  <wp:posOffset>90805</wp:posOffset>
                </wp:positionV>
                <wp:extent cx="1368425" cy="1946275"/>
                <wp:effectExtent l="0" t="0" r="22225" b="15875"/>
                <wp:wrapNone/>
                <wp:docPr id="20" name="Rectangle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68425" cy="1946275"/>
                        </a:xfrm>
                        <a:prstGeom prst="rect">
                          <a:avLst/>
                        </a:prstGeom>
                        <a:solidFill>
                          <a:schemeClr val="accent6">
                            <a:lumMod val="60000"/>
                            <a:lumOff val="40000"/>
                            <a:alpha val="12941"/>
                          </a:scheme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26FDFA8" id="Rectangle 20" o:spid="_x0000_s1026" style="position:absolute;margin-left:129.85pt;margin-top:7.15pt;width:107.75pt;height:153.25pt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h3JWqQIAAMQFAAAOAAAAZHJzL2Uyb0RvYy54bWysVN9P2zAQfp+0/8Hy+0iTpQUqUlSBmCYx&#10;QMDEs3HsJpLj82y3affX72ynaQVoD9P64Nr347u7L3d3cbntFNkI61rQFc1PJpQIzaFu9aqiP59v&#10;vpxR4jzTNVOgRUV3wtHLxedPF72ZiwIaULWwBEG0m/emoo33Zp5ljjeiY+4EjNColGA75vFpV1lt&#10;WY/oncqKyWSW9WBrY4EL51B6nZR0EfGlFNzfS+mEJ6qimJuPp43nazizxQWbrywzTcuHNNg/ZNGx&#10;VmPQEeqaeUbWtn0H1bXcggPpTzh0GUjZchFrwGryyZtqnhpmRKwFyXFmpMn9P1h+t3mwpK0rWiA9&#10;mnX4jR6RNaZXShCUIUG9cXO0ezIPdng5vIZqt9J24R/rINtI6m4kVWw94SjMv87OymJKCUddfl7O&#10;itNpQM0O7sY6/01AR8KlohbjRzLZ5tb5ZLo3CdEcqLa+aZWKj9Ap4kpZsmH4jRnnQvtZdFfr7gfU&#10;ST6b4C99bRRjTyRxeRAzZRqWpHlxXuZDjrETA37M+Ch0FmhJRMSb3ykRElL6UUhkFEsvYhojwnGG&#10;eVI1rBZJPN1ngryMHjFmBAzIEksesQeAj6rfpz7YB1cRR2F0nvwtsUT46BEjg/ajc9dqsB8BKD9G&#10;TvaY/hE14foK9Q77zUIaRGf4TYvf/JY5/8AsTh42IW4Tf4+HVNBXFIYbJQ3Y3x/Jgz0OBGop6XGS&#10;K+p+rZkVlKjvGkflPC/LMPrxUU5PQ6PbY83rsUavuyvARspxbxker8Heq/1VWuhecOksQ1RUMc0x&#10;dkW5t/vHlU8bBtcWF8tlNMNxN8zf6ifDA3hgNfT08/aFWTM0vseZuYP91LP5m/5PtsFTw3LtQbZx&#10;OA68DnzjqoiNM6y1sIuO39HqsHwXfwAAAP//AwBQSwMEFAAGAAgAAAAhAJ9eTE7eAAAACgEAAA8A&#10;AABkcnMvZG93bnJldi54bWxMj8tOwzAQRfdI/IM1SGwQdXCfCXEqQLBF0Fasp7GbRMTjELtJ+HuG&#10;FSxH9+jeM/l2cq0YbB8aTxruZgkIS6U3DVUaDvuX2w2IEJEMtp6shm8bYFtcXuSYGT/Sux12sRJc&#10;QiFDDXWMXSZlKGvrMMx8Z4mzk+8dRj77SpoeRy53rVRJspIOG+KFGjv7VNvyc3d2GkZ52uPhI31+&#10;xLc0WQ2veKPUl9bXV9PDPYhop/gHw68+q0PBTkd/JhNEq0Et0zWjHCzmIBhYrJcKxFHDXCUbkEUu&#10;/79Q/AAAAP//AwBQSwECLQAUAAYACAAAACEAtoM4kv4AAADhAQAAEwAAAAAAAAAAAAAAAAAAAAAA&#10;W0NvbnRlbnRfVHlwZXNdLnhtbFBLAQItABQABgAIAAAAIQA4/SH/1gAAAJQBAAALAAAAAAAAAAAA&#10;AAAAAC8BAABfcmVscy8ucmVsc1BLAQItABQABgAIAAAAIQALh3JWqQIAAMQFAAAOAAAAAAAAAAAA&#10;AAAAAC4CAABkcnMvZTJvRG9jLnhtbFBLAQItABQABgAIAAAAIQCfXkxO3gAAAAoBAAAPAAAAAAAA&#10;AAAAAAAAAAMFAABkcnMvZG93bnJldi54bWxQSwUGAAAAAAQABADzAAAADgYAAAAA&#10;" fillcolor="#a8d08d [1945]" strokecolor="#1f3763 [1604]" strokeweight="1pt">
                <v:fill opacity="8481f"/>
              </v:rect>
            </w:pict>
          </mc:Fallback>
        </mc:AlternateContent>
      </w:r>
      <w:r w:rsidRPr="00FD1887">
        <w:rPr>
          <w:rFonts w:cs="Times New Roman"/>
          <w:noProof/>
          <w:color w:val="000000" w:themeColor="text1"/>
          <w:sz w:val="22"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1F823385" wp14:editId="60FF372D">
                <wp:simplePos x="0" y="0"/>
                <wp:positionH relativeFrom="column">
                  <wp:posOffset>361950</wp:posOffset>
                </wp:positionH>
                <wp:positionV relativeFrom="paragraph">
                  <wp:posOffset>99060</wp:posOffset>
                </wp:positionV>
                <wp:extent cx="1296670" cy="1938020"/>
                <wp:effectExtent l="0" t="0" r="17780" b="24130"/>
                <wp:wrapNone/>
                <wp:docPr id="21" name="Rectangle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96670" cy="1938020"/>
                        </a:xfrm>
                        <a:prstGeom prst="rect">
                          <a:avLst/>
                        </a:prstGeom>
                        <a:solidFill>
                          <a:srgbClr val="5B9BD5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9A59967" id="Rectangle 21" o:spid="_x0000_s1026" style="position:absolute;margin-left:28.5pt;margin-top:7.8pt;width:102.1pt;height:152.6pt;z-index:251681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+wtMnnwIAAJEFAAAOAAAAZHJzL2Uyb0RvYy54bWysVE1v2zAMvQ/YfxB0X+1k6UeCOkXaosOA&#10;og3aDj0rshQbkEWNUuJkv36U7LhBV+wwLAeFEslH8pnk5dWuMWyr0NdgCz46yTlTVkJZ23XBf7zc&#10;fbngzAdhS2HAqoLvledX88+fLls3U2OowJQKGYFYP2tdwasQ3CzLvKxUI/wJOGVJqQEbEeiK66xE&#10;0RJ6Y7Jxnp9lLWDpEKTynl5vOyWfJ3ytlQyPWnsVmCk45RbSielcxTObX4rZGoWratmnIf4hi0bU&#10;loIOULciCLbB+g+oppYIHnQ4kdBkoHUtVaqBqhnl76p5roRTqRYix7uBJv//YOXDdomsLgs+HnFm&#10;RUPf6IlYE3ZtFKM3Iqh1fkZ2z26J/c2TGKvdaWziP9XBdonU/UCq2gUm6XE0np6dnRP3knSj6deL&#10;fJxoz97cHfrwTUHDolBwpPiJTLG994FCkunBJEbzYOryrjYmXXC9ujHItoK+8On19Pr2tPM1rhLd&#10;K2UwSYUQju/ME+YRThZr7KpKUtgbFdGNfVKa6KE6xgk2NaYaAgoplQ2jTlWJUvV55PSL1MWIsZWj&#10;R7olwIisKf8Buwc4WHYgB+wOprePrir19eCc/y2xznnwSJHBhsG5qS3gRwCGquojd/aU/hE1UVxB&#10;uafmQeimyjt5V9MHvBc+LAXSGNFHp9UQHunQBtqCQy9xVgH++ug92lN3k5azlsay4P7nRqDizHy3&#10;1PfT0WQS5zhdJqfn1EsMjzWrY43dNDdAfUGtTdklMdoHcxA1QvNKG2QRo5JKWEmxCy4DHi43oVsX&#10;tIOkWiySGc2uE+HePjsZwSOrsUFfdq8CXd/FgQbgAQ4jLGbvmrmzjZ4WFpsAuk6d/sZrzzfNfWqc&#10;fkfFxXJ8T1Zvm3T+GwAA//8DAFBLAwQUAAYACAAAACEAIyCsEuAAAAAJAQAADwAAAGRycy9kb3du&#10;cmV2LnhtbEyPUUvDMBSF3wX/Q7iCby5tpHWrTYcIhSHicJXtNWtiW2xuSpJt9d97fdLHc8/lnO+U&#10;69mO7Gx8GBxKSBcJMIOt0wN2Ej6a+m4JLESFWo0OjYRvE2BdXV+VqtDugu/mvIsdoxAMhZLQxzgV&#10;nIe2N1aFhZsMkvfpvFWRpO+49upC4XbkIklybtWA1NCryTz3pv3anayEffq2qUXd+Gzlp3q12R5e&#10;XxqU8vZmfnoEFs0c/57hF5/QoSKmozuhDmyUkD3QlEj3LAdGvshTAewo4V4kS+BVyf8vqH4AAAD/&#10;/wMAUEsBAi0AFAAGAAgAAAAhALaDOJL+AAAA4QEAABMAAAAAAAAAAAAAAAAAAAAAAFtDb250ZW50&#10;X1R5cGVzXS54bWxQSwECLQAUAAYACAAAACEAOP0h/9YAAACUAQAACwAAAAAAAAAAAAAAAAAvAQAA&#10;X3JlbHMvLnJlbHNQSwECLQAUAAYACAAAACEAvsLTJ58CAACRBQAADgAAAAAAAAAAAAAAAAAuAgAA&#10;ZHJzL2Uyb0RvYy54bWxQSwECLQAUAAYACAAAACEAIyCsEuAAAAAJAQAADwAAAAAAAAAAAAAAAAD5&#10;BAAAZHJzL2Rvd25yZXYueG1sUEsFBgAAAAAEAAQA8wAAAAYGAAAAAA==&#10;" fillcolor="#5b9bd5" strokecolor="#1f3763 [1604]" strokeweight="1pt">
                <v:fill opacity="8481f"/>
              </v:rect>
            </w:pict>
          </mc:Fallback>
        </mc:AlternateContent>
      </w:r>
      <w:r>
        <w:rPr>
          <w:rFonts w:cs="Times New Roman"/>
          <w:noProof/>
          <w:color w:val="000000" w:themeColor="text1"/>
          <w:sz w:val="22"/>
        </w:rPr>
        <w:drawing>
          <wp:inline distT="0" distB="0" distL="0" distR="0" wp14:anchorId="39F4AC97" wp14:editId="7A8DDE44">
            <wp:extent cx="6190277" cy="2514600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31049" cy="253116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0253649" w14:textId="7409DB11" w:rsidR="00AD55BE" w:rsidRPr="00B0528E" w:rsidRDefault="00FD1887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  <w:r>
        <w:rPr>
          <w:rFonts w:cs="Times New Roman"/>
          <w:color w:val="000000" w:themeColor="text1"/>
          <w:sz w:val="22"/>
        </w:rPr>
        <w:t xml:space="preserve"> </w:t>
      </w:r>
      <w:r w:rsidR="00C65DDD">
        <w:rPr>
          <w:rFonts w:cs="Times New Roman"/>
          <w:color w:val="000000" w:themeColor="text1"/>
          <w:sz w:val="22"/>
        </w:rPr>
        <w:t>We</w:t>
      </w:r>
      <w:r w:rsidR="00C65DDD" w:rsidRPr="00B0528E">
        <w:rPr>
          <w:rFonts w:cs="Times New Roman"/>
          <w:color w:val="000000" w:themeColor="text1"/>
          <w:sz w:val="22"/>
        </w:rPr>
        <w:t xml:space="preserve"> may develop a congruent model (i.e.,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=a+b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x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+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u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</m:oMath>
      <w:r w:rsidR="00C65DDD" w:rsidRPr="00B0528E">
        <w:rPr>
          <w:rFonts w:cs="Times New Roman"/>
          <w:color w:val="000000" w:themeColor="text1"/>
          <w:sz w:val="22"/>
        </w:rPr>
        <w:t xml:space="preserve"> )</w:t>
      </w:r>
      <w:r w:rsidR="00C65DDD">
        <w:rPr>
          <w:rFonts w:cs="Times New Roman"/>
          <w:color w:val="000000" w:themeColor="text1"/>
          <w:sz w:val="22"/>
        </w:rPr>
        <w:t xml:space="preserve">. </w:t>
      </w:r>
      <w:r w:rsidR="00AD55BE" w:rsidRPr="00B0528E">
        <w:rPr>
          <w:rFonts w:cs="Times New Roman"/>
          <w:color w:val="000000" w:themeColor="text1"/>
          <w:sz w:val="22"/>
        </w:rPr>
        <w:t xml:space="preserve">If we know </w:t>
      </w:r>
      <w:r w:rsidR="00C65DDD">
        <w:rPr>
          <w:rFonts w:cs="Times New Roman"/>
          <w:color w:val="000000" w:themeColor="text1"/>
          <w:sz w:val="22"/>
        </w:rPr>
        <w:t>the presence of the structural change</w:t>
      </w:r>
      <w:r w:rsidR="00AD55BE" w:rsidRPr="00B0528E">
        <w:rPr>
          <w:rFonts w:cs="Times New Roman"/>
          <w:color w:val="000000" w:themeColor="text1"/>
          <w:sz w:val="22"/>
        </w:rPr>
        <w:t xml:space="preserve">, we may </w:t>
      </w:r>
      <w:r w:rsidR="00C65DDD">
        <w:rPr>
          <w:rFonts w:cs="Times New Roman"/>
          <w:color w:val="000000" w:themeColor="text1"/>
          <w:sz w:val="22"/>
        </w:rPr>
        <w:t>estimate this</w:t>
      </w:r>
      <w:r w:rsidR="00AD55BE" w:rsidRPr="00B0528E">
        <w:rPr>
          <w:rFonts w:cs="Times New Roman"/>
          <w:color w:val="000000" w:themeColor="text1"/>
          <w:sz w:val="22"/>
        </w:rPr>
        <w:t xml:space="preserve"> model exclusively </w:t>
      </w:r>
      <w:r w:rsidR="00C65DDD">
        <w:rPr>
          <w:rFonts w:cs="Times New Roman"/>
          <w:color w:val="000000" w:themeColor="text1"/>
          <w:sz w:val="22"/>
        </w:rPr>
        <w:t>using</w:t>
      </w:r>
      <w:r w:rsidR="00AD55BE" w:rsidRPr="00B0528E">
        <w:rPr>
          <w:rFonts w:cs="Times New Roman"/>
          <w:color w:val="000000" w:themeColor="text1"/>
          <w:sz w:val="22"/>
        </w:rPr>
        <w:t xml:space="preserve"> the post-</w:t>
      </w:r>
      <w:r w:rsidR="00A524B4">
        <w:rPr>
          <w:rFonts w:cs="Times New Roman"/>
          <w:color w:val="000000" w:themeColor="text1"/>
          <w:sz w:val="22"/>
        </w:rPr>
        <w:t>structural change</w:t>
      </w:r>
      <w:r w:rsidR="00AD55BE" w:rsidRPr="00B0528E">
        <w:rPr>
          <w:rFonts w:cs="Times New Roman"/>
          <w:color w:val="000000" w:themeColor="text1"/>
          <w:sz w:val="22"/>
        </w:rPr>
        <w:t xml:space="preserve"> data (</w:t>
      </w:r>
      <w:r w:rsidR="00C65DDD">
        <w:rPr>
          <w:rFonts w:cs="Times New Roman"/>
          <w:color w:val="000000" w:themeColor="text1"/>
          <w:sz w:val="22"/>
        </w:rPr>
        <w:t>e.g</w:t>
      </w:r>
      <w:r w:rsidR="00AD55BE" w:rsidRPr="00B0528E">
        <w:rPr>
          <w:rFonts w:cs="Times New Roman"/>
          <w:color w:val="000000" w:themeColor="text1"/>
          <w:sz w:val="22"/>
        </w:rPr>
        <w:t>., data from week 51 to week 75) and generate unbiased forecasts.</w:t>
      </w:r>
      <w:r w:rsidR="00C65DDD">
        <w:rPr>
          <w:rFonts w:cs="Times New Roman"/>
          <w:color w:val="000000" w:themeColor="text1"/>
          <w:sz w:val="22"/>
        </w:rPr>
        <w:t xml:space="preserve"> </w:t>
      </w:r>
      <w:r w:rsidR="00B57EF0">
        <w:rPr>
          <w:rFonts w:cs="Times New Roman"/>
          <w:color w:val="000000" w:themeColor="text1"/>
          <w:sz w:val="22"/>
        </w:rPr>
        <w:t xml:space="preserve">We refer this model as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post structural change data).</m:t>
        </m:r>
      </m:oMath>
      <w:r w:rsidR="00B57EF0">
        <w:rPr>
          <w:rFonts w:cs="Times New Roman"/>
          <w:color w:val="000000" w:themeColor="text1"/>
          <w:sz w:val="22"/>
        </w:rPr>
        <w:t xml:space="preserve"> </w:t>
      </w:r>
      <w:r w:rsidR="00AD55BE" w:rsidRPr="00B0528E">
        <w:rPr>
          <w:rFonts w:cs="Times New Roman"/>
          <w:color w:val="000000" w:themeColor="text1"/>
          <w:sz w:val="22"/>
        </w:rPr>
        <w:t xml:space="preserve">Figure 1 </w:t>
      </w:r>
      <w:r w:rsidR="005816CD">
        <w:rPr>
          <w:rFonts w:cs="Times New Roman"/>
          <w:color w:val="000000" w:themeColor="text1"/>
          <w:sz w:val="22"/>
        </w:rPr>
        <w:t>shows</w:t>
      </w:r>
      <w:r w:rsidR="00AD55BE" w:rsidRPr="00B0528E">
        <w:rPr>
          <w:rFonts w:cs="Times New Roman"/>
          <w:color w:val="000000" w:themeColor="text1"/>
          <w:sz w:val="22"/>
        </w:rPr>
        <w:t xml:space="preserve"> </w:t>
      </w:r>
      <w:r w:rsidR="00D54CCC">
        <w:rPr>
          <w:rFonts w:cs="Times New Roman"/>
          <w:color w:val="000000" w:themeColor="text1"/>
          <w:sz w:val="22"/>
        </w:rPr>
        <w:t>its</w:t>
      </w:r>
      <w:r w:rsidR="00C65DDD">
        <w:rPr>
          <w:rFonts w:cs="Times New Roman"/>
          <w:color w:val="000000" w:themeColor="text1"/>
          <w:sz w:val="22"/>
        </w:rPr>
        <w:t xml:space="preserve"> </w:t>
      </w:r>
      <w:r w:rsidR="00D54CCC">
        <w:rPr>
          <w:rFonts w:cs="Times New Roman"/>
          <w:color w:val="000000" w:themeColor="text1"/>
          <w:sz w:val="22"/>
        </w:rPr>
        <w:t>predictions/</w:t>
      </w:r>
      <w:r w:rsidR="00C65DDD">
        <w:rPr>
          <w:rFonts w:cs="Times New Roman"/>
          <w:color w:val="000000" w:themeColor="text1"/>
          <w:sz w:val="22"/>
        </w:rPr>
        <w:t xml:space="preserve">forecasts </w:t>
      </w:r>
      <w:r w:rsidR="00AD55BE" w:rsidRPr="00B0528E">
        <w:rPr>
          <w:rFonts w:cs="Times New Roman"/>
          <w:color w:val="000000" w:themeColor="text1"/>
          <w:sz w:val="22"/>
        </w:rPr>
        <w:t>(</w:t>
      </w:r>
      <w:r w:rsidR="00C65DDD">
        <w:rPr>
          <w:rFonts w:cs="Times New Roman"/>
          <w:color w:val="000000" w:themeColor="text1"/>
          <w:sz w:val="22"/>
        </w:rPr>
        <w:t>i.e</w:t>
      </w:r>
      <w:r w:rsidR="00AD55BE" w:rsidRPr="00B0528E">
        <w:rPr>
          <w:rFonts w:cs="Times New Roman"/>
          <w:color w:val="000000" w:themeColor="text1"/>
          <w:sz w:val="22"/>
        </w:rPr>
        <w:t xml:space="preserve">., </w:t>
      </w:r>
      <w:r w:rsidR="00A524B4">
        <w:rPr>
          <w:rFonts w:cs="Times New Roman"/>
          <w:color w:val="000000" w:themeColor="text1"/>
          <w:sz w:val="22"/>
        </w:rPr>
        <w:t>“</w:t>
      </w:r>
      <w:proofErr w:type="spellStart"/>
      <w:r w:rsidR="00AD55BE" w:rsidRPr="00A524B4">
        <w:rPr>
          <w:rFonts w:cs="Times New Roman"/>
          <w:color w:val="000000" w:themeColor="text1"/>
          <w:sz w:val="22"/>
        </w:rPr>
        <w:t>ybar_post</w:t>
      </w:r>
      <w:proofErr w:type="spellEnd"/>
      <w:r w:rsidR="00AD55BE" w:rsidRPr="00A524B4">
        <w:rPr>
          <w:rFonts w:cs="Times New Roman"/>
          <w:color w:val="000000" w:themeColor="text1"/>
          <w:sz w:val="22"/>
        </w:rPr>
        <w:t xml:space="preserve"> </w:t>
      </w:r>
      <w:r w:rsidR="00A524B4" w:rsidRPr="00A524B4">
        <w:rPr>
          <w:rFonts w:cs="Times New Roman"/>
          <w:color w:val="000000" w:themeColor="text1"/>
          <w:sz w:val="22"/>
        </w:rPr>
        <w:t>structural change</w:t>
      </w:r>
      <w:r w:rsidR="00A524B4">
        <w:rPr>
          <w:rFonts w:cs="Times New Roman"/>
          <w:color w:val="000000" w:themeColor="text1"/>
          <w:sz w:val="22"/>
        </w:rPr>
        <w:t>”</w:t>
      </w:r>
      <w:r w:rsidR="00AD55BE" w:rsidRPr="00B0528E">
        <w:rPr>
          <w:rFonts w:cs="Times New Roman"/>
          <w:color w:val="000000" w:themeColor="text1"/>
          <w:sz w:val="22"/>
        </w:rPr>
        <w:t xml:space="preserve">). Table 1 shows </w:t>
      </w:r>
      <w:r w:rsidR="00C65DDD">
        <w:rPr>
          <w:rFonts w:cs="Times New Roman"/>
          <w:color w:val="000000" w:themeColor="text1"/>
          <w:sz w:val="22"/>
        </w:rPr>
        <w:t>its</w:t>
      </w:r>
      <w:r w:rsidR="00AD55BE" w:rsidRPr="00B0528E">
        <w:rPr>
          <w:rFonts w:cs="Times New Roman"/>
          <w:color w:val="000000" w:themeColor="text1"/>
          <w:sz w:val="22"/>
        </w:rPr>
        <w:t xml:space="preserve"> forecast performance (e.g., with MAE= 0.09, MSE= 0.01, MAPE= 1.5%, and SMAPE= 1.5%). </w:t>
      </w:r>
    </w:p>
    <w:p w14:paraId="4C5D1152" w14:textId="0B8784C0" w:rsidR="00AD55BE" w:rsidRPr="00B0528E" w:rsidRDefault="00AD55BE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color w:val="000000" w:themeColor="text1"/>
          <w:sz w:val="22"/>
        </w:rPr>
        <w:lastRenderedPageBreak/>
        <w:t xml:space="preserve">If we overlook the </w:t>
      </w:r>
      <w:r w:rsidR="006D3735">
        <w:rPr>
          <w:rFonts w:cs="Times New Roman"/>
          <w:color w:val="000000" w:themeColor="text1"/>
          <w:sz w:val="22"/>
        </w:rPr>
        <w:t>presence of the</w:t>
      </w:r>
      <w:r w:rsidRPr="00B0528E">
        <w:rPr>
          <w:rFonts w:cs="Times New Roman"/>
          <w:color w:val="000000" w:themeColor="text1"/>
          <w:sz w:val="22"/>
        </w:rPr>
        <w:t xml:space="preserve"> </w:t>
      </w:r>
      <w:r w:rsidR="00782B7F">
        <w:rPr>
          <w:rFonts w:cs="Times New Roman"/>
          <w:color w:val="000000" w:themeColor="text1"/>
          <w:sz w:val="22"/>
        </w:rPr>
        <w:t>structural change</w:t>
      </w:r>
      <w:r w:rsidR="006D3735">
        <w:rPr>
          <w:rFonts w:cs="Times New Roman"/>
          <w:color w:val="000000" w:themeColor="text1"/>
          <w:sz w:val="22"/>
        </w:rPr>
        <w:t>s, we may e</w:t>
      </w:r>
      <w:r w:rsidRPr="00B0528E">
        <w:rPr>
          <w:rFonts w:cs="Times New Roman"/>
          <w:color w:val="000000" w:themeColor="text1"/>
          <w:sz w:val="22"/>
        </w:rPr>
        <w:t>stimate the model using all the available data (i.e., from week 1 to week 75)</w:t>
      </w:r>
      <w:r w:rsidR="006D3735">
        <w:rPr>
          <w:rFonts w:cs="Times New Roman"/>
          <w:color w:val="000000" w:themeColor="text1"/>
          <w:sz w:val="22"/>
        </w:rPr>
        <w:t xml:space="preserve">. </w:t>
      </w:r>
      <w:r w:rsidR="00B57EF0">
        <w:rPr>
          <w:rFonts w:cs="Times New Roman"/>
          <w:color w:val="000000" w:themeColor="text1"/>
          <w:sz w:val="22"/>
        </w:rPr>
        <w:t xml:space="preserve">We refer this model as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all data).</m:t>
        </m:r>
      </m:oMath>
      <w:r w:rsidR="00B57EF0">
        <w:rPr>
          <w:rFonts w:cs="Times New Roman"/>
          <w:color w:val="000000" w:themeColor="text1"/>
          <w:sz w:val="22"/>
        </w:rPr>
        <w:t xml:space="preserve"> </w:t>
      </w:r>
      <w:r w:rsidR="00024254">
        <w:rPr>
          <w:rFonts w:cs="Times New Roman"/>
          <w:color w:val="000000" w:themeColor="text1"/>
          <w:sz w:val="22"/>
        </w:rPr>
        <w:t>Figure 2</w:t>
      </w:r>
      <w:r w:rsidRPr="00B0528E">
        <w:rPr>
          <w:rFonts w:cs="Times New Roman"/>
          <w:color w:val="000000" w:themeColor="text1"/>
          <w:sz w:val="22"/>
        </w:rPr>
        <w:t xml:space="preserve"> shows </w:t>
      </w:r>
      <w:r w:rsidR="00D54CCC">
        <w:rPr>
          <w:rFonts w:cs="Times New Roman"/>
          <w:color w:val="000000" w:themeColor="text1"/>
          <w:sz w:val="22"/>
        </w:rPr>
        <w:t>its</w:t>
      </w:r>
      <w:r w:rsidRPr="00B0528E">
        <w:rPr>
          <w:rFonts w:cs="Times New Roman"/>
          <w:color w:val="000000" w:themeColor="text1"/>
          <w:sz w:val="22"/>
        </w:rPr>
        <w:t xml:space="preserve"> predictions/forecasts (i.e., </w:t>
      </w:r>
      <w:r w:rsidRPr="006D3735">
        <w:rPr>
          <w:rFonts w:cs="Times New Roman"/>
          <w:color w:val="000000" w:themeColor="text1"/>
          <w:sz w:val="22"/>
        </w:rPr>
        <w:t>ybar_1</w:t>
      </w:r>
      <w:r w:rsidRPr="00B0528E">
        <w:rPr>
          <w:rFonts w:cs="Times New Roman"/>
          <w:color w:val="000000" w:themeColor="text1"/>
          <w:sz w:val="22"/>
        </w:rPr>
        <w:t>).</w:t>
      </w:r>
      <w:r w:rsidR="00B57EF0">
        <w:rPr>
          <w:rFonts w:cs="Times New Roman"/>
          <w:color w:val="000000" w:themeColor="text1"/>
          <w:sz w:val="22"/>
        </w:rPr>
        <w:t xml:space="preserve"> </w:t>
      </w:r>
      <w:r w:rsidRPr="00B0528E">
        <w:rPr>
          <w:rFonts w:cs="Times New Roman"/>
          <w:color w:val="000000" w:themeColor="text1"/>
          <w:sz w:val="22"/>
        </w:rPr>
        <w:t xml:space="preserve">Table 1 shows </w:t>
      </w:r>
      <w:r w:rsidR="00D54CCC">
        <w:rPr>
          <w:rFonts w:cs="Times New Roman"/>
          <w:color w:val="000000" w:themeColor="text1"/>
          <w:sz w:val="22"/>
        </w:rPr>
        <w:t>its</w:t>
      </w:r>
      <w:r w:rsidRPr="00B0528E">
        <w:rPr>
          <w:rFonts w:cs="Times New Roman"/>
          <w:color w:val="000000" w:themeColor="text1"/>
          <w:sz w:val="22"/>
        </w:rPr>
        <w:t xml:space="preserve"> forecast performance (e.g., with MAE= 0. 949, MSE= 0. 961, MAPE= 15.8%, and SMAPE= 17.2%). The </w:t>
      </w:r>
      <w:r w:rsidR="00D54CCC">
        <w:rPr>
          <w:rFonts w:cs="Times New Roman"/>
          <w:color w:val="000000" w:themeColor="text1"/>
          <w:sz w:val="22"/>
        </w:rPr>
        <w:t xml:space="preserve">model </w:t>
      </w:r>
      <w:r w:rsidR="00E82367">
        <w:rPr>
          <w:rFonts w:cs="Times New Roman"/>
          <w:color w:val="000000" w:themeColor="text1"/>
          <w:sz w:val="22"/>
        </w:rPr>
        <w:t xml:space="preserve">gets outperformed by </w:t>
      </w:r>
      <w:r w:rsidR="00D54CCC">
        <w:rPr>
          <w:rFonts w:cs="Times New Roman"/>
          <w:color w:val="000000" w:themeColor="text1"/>
          <w:sz w:val="22"/>
        </w:rPr>
        <w:t xml:space="preserve">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post structural change data).</m:t>
        </m:r>
      </m:oMath>
      <w:r w:rsidR="00D54CCC">
        <w:rPr>
          <w:rFonts w:cs="Times New Roman"/>
          <w:color w:val="000000" w:themeColor="text1"/>
          <w:sz w:val="22"/>
        </w:rPr>
        <w:t>.</w:t>
      </w:r>
    </w:p>
    <w:p w14:paraId="296E5DE4" w14:textId="77777777" w:rsidR="00AD55BE" w:rsidRPr="00B0528E" w:rsidRDefault="00AD55BE" w:rsidP="00AD55BE">
      <w:pPr>
        <w:shd w:val="clear" w:color="auto" w:fill="FFFFFF" w:themeFill="background1"/>
        <w:spacing w:after="0" w:line="360" w:lineRule="auto"/>
        <w:jc w:val="center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color w:val="000000" w:themeColor="text1"/>
          <w:sz w:val="22"/>
        </w:rPr>
        <w:t xml:space="preserve"> </w:t>
      </w:r>
    </w:p>
    <w:p w14:paraId="0A14CB46" w14:textId="00E9C8F8" w:rsidR="00AD55BE" w:rsidRPr="00B0528E" w:rsidRDefault="00024254" w:rsidP="00AD55BE">
      <w:pPr>
        <w:shd w:val="clear" w:color="auto" w:fill="FFFFFF" w:themeFill="background1"/>
        <w:spacing w:after="0" w:line="360" w:lineRule="auto"/>
        <w:jc w:val="center"/>
        <w:rPr>
          <w:rFonts w:cs="Times New Roman"/>
          <w:color w:val="000000" w:themeColor="text1"/>
          <w:sz w:val="22"/>
        </w:rPr>
      </w:pPr>
      <w:r>
        <w:rPr>
          <w:rFonts w:cs="Times New Roman"/>
          <w:color w:val="000000" w:themeColor="text1"/>
          <w:sz w:val="22"/>
        </w:rPr>
        <w:t>Figure 2</w:t>
      </w:r>
      <w:r w:rsidR="00AD55BE" w:rsidRPr="00B0528E">
        <w:rPr>
          <w:rFonts w:cs="Times New Roman"/>
          <w:color w:val="000000" w:themeColor="text1"/>
          <w:sz w:val="22"/>
        </w:rPr>
        <w:t>.</w:t>
      </w:r>
      <w:r w:rsidR="00AD55BE" w:rsidRPr="00B0528E">
        <w:rPr>
          <w:rFonts w:cs="Times New Roman"/>
          <w:color w:val="000000" w:themeColor="text1"/>
          <w:sz w:val="22"/>
        </w:rPr>
        <w:tab/>
      </w:r>
      <w:r w:rsidR="009D3DB9">
        <w:rPr>
          <w:rFonts w:cs="Times New Roman"/>
          <w:color w:val="000000" w:themeColor="text1"/>
          <w:sz w:val="22"/>
        </w:rPr>
        <w:t xml:space="preserve">The predictions and forecasts by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all data).</m:t>
        </m:r>
      </m:oMath>
    </w:p>
    <w:p w14:paraId="67A9D173" w14:textId="7CCCC5F9" w:rsidR="00AD55BE" w:rsidRPr="00B0528E" w:rsidRDefault="009F7BE8" w:rsidP="009F7BE8">
      <w:pPr>
        <w:shd w:val="clear" w:color="auto" w:fill="FFFFFF" w:themeFill="background1"/>
        <w:spacing w:after="0" w:line="360" w:lineRule="auto"/>
        <w:ind w:left="-426"/>
        <w:jc w:val="center"/>
        <w:rPr>
          <w:rFonts w:cs="Times New Roman"/>
          <w:noProof/>
          <w:color w:val="000000" w:themeColor="text1"/>
          <w:sz w:val="22"/>
        </w:rPr>
      </w:pPr>
      <w:r w:rsidRPr="00B0528E">
        <w:rPr>
          <w:rFonts w:cs="Times New Roman"/>
          <w:noProof/>
          <w:color w:val="000000" w:themeColor="text1"/>
          <w:sz w:val="22"/>
          <w:lang w:eastAsia="en-GB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72368DF4" wp14:editId="756F6ECE">
                <wp:simplePos x="0" y="0"/>
                <wp:positionH relativeFrom="column">
                  <wp:posOffset>2732405</wp:posOffset>
                </wp:positionH>
                <wp:positionV relativeFrom="paragraph">
                  <wp:posOffset>109855</wp:posOffset>
                </wp:positionV>
                <wp:extent cx="1377950" cy="1927225"/>
                <wp:effectExtent l="0" t="0" r="12700" b="15875"/>
                <wp:wrapNone/>
                <wp:docPr id="23" name="Rectangle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77950" cy="1927225"/>
                        </a:xfrm>
                        <a:prstGeom prst="rect">
                          <a:avLst/>
                        </a:prstGeom>
                        <a:solidFill>
                          <a:srgbClr val="FFC000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AB4AB75" id="Rectangle 23" o:spid="_x0000_s1026" style="position:absolute;margin-left:215.15pt;margin-top:8.65pt;width:108.5pt;height:151.7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R5CUngIAAJEFAAAOAAAAZHJzL2Uyb0RvYy54bWysVEtv2zAMvg/YfxB0X/1osjRBnSJIkWFA&#10;0RZth54VWYoNyJJGKa/9+lGS4wZtT8MusiiSH8nPJK9vDp0iOwGuNbqixUVOidDc1K3eVPTXy+rb&#10;FSXOM10zZbSo6FE4ejP/+uV6b2eiNI1RtQCCINrN9raijfd2lmWON6Jj7sJYoVEpDXTMowibrAa2&#10;R/ROZWWef8/2BmoLhgvn8PU2Kek84kspuH+Q0glPVEUxNx9PiOc6nNn8ms02wGzT8j4N9g9ZdKzV&#10;GHSAumWekS20H6C6loNxRvoLbrrMSNlyEWvAaor8XTXPDbMi1oLkODvQ5P4fLL/fPQJp64qWl5Ro&#10;1uE/ekLWmN4oQfANCdpbN0O7Z/sIveTwGqo9SOjCF+sgh0jqcSBVHDzh+FhcTibTMXLPUVdMy0lZ&#10;jgNq9uZuwfkfwnQkXCoKGD+SyXZ3zifTk0mI5oxq61WrVBRgs14qIDuGf3i1WuZ5nnyVbVh6Lcrp&#10;qOhDumQew5/hZKHGVFW8+aMSAV3pJyGRHqyjjLCxMcUQkHEutC+SqmG1SBHHmEXsLSxy8IgxI2BA&#10;lpj/gN0DhKb/iJ0I6O2Dq4h9PTineocwKYNTYsl58IiRjfaDc9dqA59VprCqPnKyx/TPqAnXtamP&#10;2Dxg0lQ5y1ct/sA75vwjAxwj/Om4GvwDHlKZfUVNf6OkMfDns/dgj92NWkr2OJYVdb+3DAQl6qfG&#10;vp8Wo1GY4yiMxpMSBTjXrM81etstDfZFgUvI8ngN9l6drhJM94obZBGiooppjrEryj2chKVP6wJ3&#10;EBeLRTTD2bXM3+lnywN4YDU06MvhlYHtu9jjANyb0wiz2btmTrbBU5vF1hvZxk5/47XnG+c+Nk6/&#10;o8JiOZej1dsmnf8FAAD//wMAUEsDBBQABgAIAAAAIQBpJzjI3wAAAAoBAAAPAAAAZHJzL2Rvd25y&#10;ZXYueG1sTI/NTsMwEITvSLyDtUhcELVJqrYKcaqC4JBTRemFmxMvSYR/ItttwtuzPdHT7mpGs9+U&#10;29kadsYQB+8kPC0EMHSt14PrJBw/3x83wGJSTivjHUr4xQjb6vamVIX2k/vA8yF1jEJcLJSEPqWx&#10;4Dy2PVoVF35ER9q3D1YlOkPHdVAThVvDMyFW3KrB0YdejfjaY/tzOFkJ2fpl2ptjeKtDs2vzh7qe&#10;+P5Lyvu7efcMLOGc/s1wwSd0qIip8SenIzMSlrnIyUrCmiYZVsvL0kjIM7EBXpX8ukL1BwAA//8D&#10;AFBLAQItABQABgAIAAAAIQC2gziS/gAAAOEBAAATAAAAAAAAAAAAAAAAAAAAAABbQ29udGVudF9U&#10;eXBlc10ueG1sUEsBAi0AFAAGAAgAAAAhADj9If/WAAAAlAEAAAsAAAAAAAAAAAAAAAAALwEAAF9y&#10;ZWxzLy5yZWxzUEsBAi0AFAAGAAgAAAAhAHRHkJSeAgAAkQUAAA4AAAAAAAAAAAAAAAAALgIAAGRy&#10;cy9lMm9Eb2MueG1sUEsBAi0AFAAGAAgAAAAhAGknOMjfAAAACgEAAA8AAAAAAAAAAAAAAAAA+AQA&#10;AGRycy9kb3ducmV2LnhtbFBLBQYAAAAABAAEAPMAAAAEBgAAAAA=&#10;" fillcolor="#ffc000" strokecolor="#1f3763 [1604]" strokeweight="1pt">
                <v:fill opacity="8481f"/>
              </v:rect>
            </w:pict>
          </mc:Fallback>
        </mc:AlternateContent>
      </w:r>
      <w:r w:rsidRPr="00B0528E">
        <w:rPr>
          <w:rFonts w:cs="Times New Roman"/>
          <w:noProof/>
          <w:color w:val="000000" w:themeColor="text1"/>
          <w:sz w:val="22"/>
          <w:lang w:eastAsia="en-GB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5CACED0F" wp14:editId="579B21E0">
                <wp:simplePos x="0" y="0"/>
                <wp:positionH relativeFrom="column">
                  <wp:posOffset>83820</wp:posOffset>
                </wp:positionH>
                <wp:positionV relativeFrom="paragraph">
                  <wp:posOffset>104775</wp:posOffset>
                </wp:positionV>
                <wp:extent cx="1296670" cy="1921510"/>
                <wp:effectExtent l="0" t="0" r="17780" b="21590"/>
                <wp:wrapNone/>
                <wp:docPr id="14" name="Rectangle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96670" cy="1921510"/>
                        </a:xfrm>
                        <a:prstGeom prst="rect">
                          <a:avLst/>
                        </a:prstGeom>
                        <a:solidFill>
                          <a:srgbClr val="5B9BD5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3A576A8" id="Rectangle 14" o:spid="_x0000_s1026" style="position:absolute;margin-left:6.6pt;margin-top:8.25pt;width:102.1pt;height:151.3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DlmVngIAAJEFAAAOAAAAZHJzL2Uyb0RvYy54bWysVMFu2zAMvQ/YPwi6r46DpF2COkWaoMOA&#10;oi3aDj0rshQbkEVNUuJkXz9Ksp2gK3YYloNDieQj+UTy+ubQKLIX1tWgC5pfjCgRmkNZ621Bf7ze&#10;fflKifNMl0yBFgU9CkdvFp8/XbdmLsZQgSqFJQii3bw1Ba28N/Msc7wSDXMXYIRGpQTbMI9Hu81K&#10;y1pEb1Q2Ho0usxZsaSxw4RzerpOSLiK+lIL7Rymd8EQVFHPz8WvjdxO+2eKazbeWmarmXRrsH7Jo&#10;WK0x6AC1Zp6Rna3/gGpqbsGB9BccmgykrLmINWA1+ehdNS8VMyLWguQ4M9Dk/h8sf9g/WVKX+HYT&#10;SjRr8I2ekTWmt0oQvEOCWuPmaPdinmx3ciiGag/SNuEf6yCHSOpxIFUcPOF4mY9nl5dXyD1HXT4b&#10;59M80p6d3I11/puAhgShoBbjRzLZ/t55DImmvUmI5kDV5V2tVDzY7WalLNkzfOHp7ex2PU2+ylQs&#10;3WIGkzwUgjgumSf5hJOFGlNVUfJHJQK60s9CIj1YxzjCxsYUQ0DGudA+T6qKlaLLY4S/PmJo5eAR&#10;Y0bAgCwx/wG7A+gtE0iPnRLv7IOriH09OI/+llhyHjxiZNB+cG5qDfYjAIVVdZGTPaZ/Rk0QN1Ae&#10;sXkspKlyht/V+ID3zPknZnGM8NFxNfhH/EgFbUGhkyipwP766D7YY3ejlpIWx7Kg7ueOWUGJ+q6x&#10;72f5ZBLmOB4m06sxHuy5ZnOu0btmBdgXOS4hw6MY7L3qRWmhecMNsgxRUcU0x9gF5d72h5VP6wJ3&#10;EBfLZTTD2TXM3+sXwwN4YDU06OvhjVnTdbHHAXiAfoTZ/F0zJ9vgqWG58yDr2OknXju+ce5j43Q7&#10;KiyW83O0Om3SxW8AAAD//wMAUEsDBBQABgAIAAAAIQAAj6S/3wAAAAkBAAAPAAAAZHJzL2Rvd25y&#10;ZXYueG1sTI9BS8NAEIXvgv9hGcGb3Wxqq4nZFBECRUSxEb1ukzEJZmfD7raN/97xpKfh8R5vvlds&#10;ZjuKI/owONKgFgkIpMa1A3Ua3urq6hZEiIZaMzpCDd8YYFOenxUmb92JXvG4i53gEgq50dDHOOVS&#10;hqZHa8LCTUjsfTpvTWTpO9l6c+JyO8o0SdbSmoH4Q28mfOix+dodrIZ39byt0qr2q8xPVbZ9+Xh6&#10;rEnry4v5/g5ExDn+heEXn9GhZKa9O1AbxMh6mXKS73oFgv1U3VyD2GtYqkyBLAv5f0H5AwAA//8D&#10;AFBLAQItABQABgAIAAAAIQC2gziS/gAAAOEBAAATAAAAAAAAAAAAAAAAAAAAAABbQ29udGVudF9U&#10;eXBlc10ueG1sUEsBAi0AFAAGAAgAAAAhADj9If/WAAAAlAEAAAsAAAAAAAAAAAAAAAAALwEAAF9y&#10;ZWxzLy5yZWxzUEsBAi0AFAAGAAgAAAAhAMoOWZWeAgAAkQUAAA4AAAAAAAAAAAAAAAAALgIAAGRy&#10;cy9lMm9Eb2MueG1sUEsBAi0AFAAGAAgAAAAhAACPpL/fAAAACQEAAA8AAAAAAAAAAAAAAAAA+AQA&#10;AGRycy9kb3ducmV2LnhtbFBLBQYAAAAABAAEAPMAAAAEBgAAAAA=&#10;" fillcolor="#5b9bd5" strokecolor="#1f3763 [1604]" strokeweight="1pt">
                <v:fill opacity="8481f"/>
              </v:rect>
            </w:pict>
          </mc:Fallback>
        </mc:AlternateContent>
      </w:r>
      <w:r w:rsidRPr="00B0528E">
        <w:rPr>
          <w:rFonts w:cs="Times New Roman"/>
          <w:noProof/>
          <w:color w:val="000000" w:themeColor="text1"/>
          <w:sz w:val="22"/>
          <w:lang w:eastAsia="en-GB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76B6F0A4" wp14:editId="128A1D85">
                <wp:simplePos x="0" y="0"/>
                <wp:positionH relativeFrom="column">
                  <wp:posOffset>4104640</wp:posOffset>
                </wp:positionH>
                <wp:positionV relativeFrom="paragraph">
                  <wp:posOffset>110490</wp:posOffset>
                </wp:positionV>
                <wp:extent cx="1423035" cy="1914525"/>
                <wp:effectExtent l="0" t="0" r="24765" b="28575"/>
                <wp:wrapNone/>
                <wp:docPr id="17" name="Rectangle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23035" cy="1914525"/>
                        </a:xfrm>
                        <a:prstGeom prst="rect">
                          <a:avLst/>
                        </a:prstGeom>
                        <a:solidFill>
                          <a:srgbClr val="C00000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0097E09" id="Rectangle 17" o:spid="_x0000_s1026" style="position:absolute;margin-left:323.2pt;margin-top:8.7pt;width:112.05pt;height:150.7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Jm4cmgIAAJEFAAAOAAAAZHJzL2Uyb0RvYy54bWysVM1u2zAMvg/YOwi6r47dZFuDOkWQosOA&#10;oi3aDj0rshQLkEVNUuJkTz9Kctyg7WmYDzIpkh9/RPLyat9pshPOKzA1Lc8mlAjDoVFmU9Nfzzdf&#10;vlPiAzMN02BETQ/C06vF50+XvZ2LClrQjXAEQYyf97ambQh2XhSet6Jj/gysMCiU4DoWkHWbonGs&#10;R/ROF9Vk8rXowTXWARfe4+11FtJFwpdS8HAvpReB6JpibCGdLp3reBaLSzbfOGZbxYcw2D9E0TFl&#10;0OkIdc0CI1un3kF1ijvwIMMZh64AKRUXKQfMppy8yeapZVakXLA43o5l8v8Plt/tHhxRDb7dN0oM&#10;6/CNHrFqzGy0IHiHBeqtn6Pek31wA+eRjNnupeviH/Mg+1TUw1hUsQ+E42U5rc4n5zNKOMrKi3I6&#10;q2YRtXg1t86HHwI6EomaOvSfisl2tz5k1aNK9OZBq+ZGaZ0Yt1mvtCM7hi+8msQv22rbsnxbVhfT&#10;cnDps3pyf4JTxBxzVokKBy0iujaPQmJ5MI8qwabGFKNDxrkwocyiljUie5ylMHLko0XymQAjssT4&#10;R+wBIDb9e+wMM+hHU5H6ejTO+Y5ucgTHwLLxaJE8gwmjcacMuI8y05jV4DnrY/gnpYnkGpoDNo+D&#10;PFXe8huFD3jLfHhgDscIBw5XQ7jHQ2roawoDRUkL7s9H91EfuxullPQ4ljX1v7fMCUr0T4N9j/0z&#10;jXOcmOnsW4WMO5WsTyVm260A+6LEJWR5IqN+0EdSOuhecIMso1cUMcPRd015cEdmFfK6wB3ExXKZ&#10;1HB2LQu35snyCB6rGhv0ef/CnB26OOAA3MFxhNn8TTNn3WhpYLkNIFXq9Ne6DvXGuU+NM+youFhO&#10;+aT1ukkXfwEAAP//AwBQSwMEFAAGAAgAAAAhAHzermLgAAAACgEAAA8AAABkcnMvZG93bnJldi54&#10;bWxMj8FOwzAMhu9IvENkJC5oSwejC6XphEBwGQfYJs5uk7UVjVM12Vp4eswJTpb1f/r9OV9PrhMn&#10;O4TWk4bFPAFhqfKmpVrDfvc8UyBCRDLYebIavmyAdXF+lmNm/Ejv9rSNteASChlqaGLsMylD1ViH&#10;Ye57S5wd/OAw8jrU0gw4crnr5HWSpNJhS3yhwd4+Nrb63B6dhterunz7wFTJuGnG75e9Mk+HSuvL&#10;i+nhHkS0U/yD4Vef1aFgp9IfyQTRaUiX6ZJRDlY8GVCr5BZEqeFmoe5AFrn8/0LxAwAA//8DAFBL&#10;AQItABQABgAIAAAAIQC2gziS/gAAAOEBAAATAAAAAAAAAAAAAAAAAAAAAABbQ29udGVudF9UeXBl&#10;c10ueG1sUEsBAi0AFAAGAAgAAAAhADj9If/WAAAAlAEAAAsAAAAAAAAAAAAAAAAALwEAAF9yZWxz&#10;Ly5yZWxzUEsBAi0AFAAGAAgAAAAhAK4mbhyaAgAAkQUAAA4AAAAAAAAAAAAAAAAALgIAAGRycy9l&#10;Mm9Eb2MueG1sUEsBAi0AFAAGAAgAAAAhAHzermLgAAAACgEAAA8AAAAAAAAAAAAAAAAA9AQAAGRy&#10;cy9kb3ducmV2LnhtbFBLBQYAAAAABAAEAPMAAAABBgAAAAA=&#10;" fillcolor="#c00000" strokecolor="#1f3763 [1604]" strokeweight="1pt">
                <v:fill opacity="8481f"/>
              </v:rect>
            </w:pict>
          </mc:Fallback>
        </mc:AlternateContent>
      </w:r>
      <w:r w:rsidRPr="00B0528E">
        <w:rPr>
          <w:rFonts w:cs="Times New Roman"/>
          <w:noProof/>
          <w:color w:val="000000" w:themeColor="text1"/>
          <w:sz w:val="22"/>
          <w:lang w:eastAsia="en-GB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2D36320E" wp14:editId="30B7B43C">
                <wp:simplePos x="0" y="0"/>
                <wp:positionH relativeFrom="column">
                  <wp:posOffset>1381760</wp:posOffset>
                </wp:positionH>
                <wp:positionV relativeFrom="paragraph">
                  <wp:posOffset>110490</wp:posOffset>
                </wp:positionV>
                <wp:extent cx="1350645" cy="1927225"/>
                <wp:effectExtent l="0" t="0" r="20955" b="15875"/>
                <wp:wrapNone/>
                <wp:docPr id="15" name="Rectangle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50645" cy="1927225"/>
                        </a:xfrm>
                        <a:prstGeom prst="rect">
                          <a:avLst/>
                        </a:prstGeom>
                        <a:solidFill>
                          <a:schemeClr val="accent6">
                            <a:lumMod val="60000"/>
                            <a:lumOff val="40000"/>
                            <a:alpha val="12941"/>
                          </a:scheme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0B7646F" id="Rectangle 15" o:spid="_x0000_s1026" style="position:absolute;margin-left:108.8pt;margin-top:8.7pt;width:106.35pt;height:151.75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/eNrpgIAAMQFAAAOAAAAZHJzL2Uyb0RvYy54bWysVEtPGzEQvlfqf7B8L/toEiBigyIQVSUK&#10;CKg4G6+dXcnrcW0nm/TXd2xvNhGgHqrmsPE8/M3M55m5uNx2imyEdS3oihYnOSVCc6hbvaroz+eb&#10;L2eUOM90zRRoUdGdcPRy8fnTRW/mooQGVC0sQRDt5r2paOO9mWeZ443omDsBIzQaJdiOeRTtKqst&#10;6xG9U1mZ57OsB1sbC1w4h9rrZKSLiC+l4P5eSic8URXF3Hz82vh9Dd9sccHmK8tM0/IhDfYPWXSs&#10;1Rh0hLpmnpG1bd9BdS234ED6Ew5dBlK2XMQasJoif1PNU8OMiLUgOc6MNLn/B8vvNg+WtDW+3ZQS&#10;zTp8o0dkjemVEgR1SFBv3Bz9nsyDHSSHx1DtVtou/GMdZBtJ3Y2kiq0nHJXF12k+myA4R1txXp6W&#10;ZUTNDteNdf6bgI6EQ0Utxo9kss2t8xgSXfcuIZoD1dY3rVJRCJ0irpQlG4ZvzDgX2s/idbXufkCd&#10;9LMcf+m1UY09kdSTg5op07CkLcrzSRGcMXDsxICfpEPoLNCSiIgnv1MiJKT0o5DIKJZexjRGhOMM&#10;i2RqWC2SerrP5F3MCBiQJZY8Yg8AH1W/T33wD1dFHIXxcv63xFLd440YGbQfL3etBvsRgPJj5OSP&#10;lB1RE46vUO+w3yykQXSG37T45rfM+QdmcfJwRnGb+Hv8SAV9RWE4UdKA/f2RPvjjQKCVkh4nuaLu&#10;15pZQYn6rnFUzovJJIx+FCbT0xIFe2x5PbbodXcF2EgF7i3D4zH4e7U/SgvdCy6dZYiKJqY5xq4o&#10;93YvXPm0YXBtcbFcRjccd8P8rX4yPIAHVkNPP29fmDVD43ucmTvYTz2bv+n/5BtualiuPcg2DseB&#10;14FvXBWxWYe1FnbRsRy9Dst38QcAAP//AwBQSwMEFAAGAAgAAAAhAB/xQmreAAAACgEAAA8AAABk&#10;cnMvZG93bnJldi54bWxMj8FOwzAQRO9I/IO1SFwQtetUKUnjVIDgiqCtOG9jN4ka2yF2k/D3LCc4&#10;ruZp5m2xnW3HRjOE1jsFy4UAZlzldetqBYf96/0DsBDRaey8Mwq+TYBteX1VYK795D7MuIs1oxIX&#10;clTQxNjnnIeqMRbDwvfGUXbyg8VI51BzPeBE5bbjUoiUW2wdLTTYm+fGVOfdxSqY+GmPh8/s5Qnf&#10;M5GOb3gn5ZdStzfz4wZYNHP8g+FXn9ShJKejvzgdWKdALtcpoRSsV8AIWCUiAXZUkEiRAS8L/v+F&#10;8gcAAP//AwBQSwECLQAUAAYACAAAACEAtoM4kv4AAADhAQAAEwAAAAAAAAAAAAAAAAAAAAAAW0Nv&#10;bnRlbnRfVHlwZXNdLnhtbFBLAQItABQABgAIAAAAIQA4/SH/1gAAAJQBAAALAAAAAAAAAAAAAAAA&#10;AC8BAABfcmVscy8ucmVsc1BLAQItABQABgAIAAAAIQB2/eNrpgIAAMQFAAAOAAAAAAAAAAAAAAAA&#10;AC4CAABkcnMvZTJvRG9jLnhtbFBLAQItABQABgAIAAAAIQAf8UJq3gAAAAoBAAAPAAAAAAAAAAAA&#10;AAAAAAAFAABkcnMvZG93bnJldi54bWxQSwUGAAAAAAQABADzAAAACwYAAAAA&#10;" fillcolor="#a8d08d [1945]" strokecolor="#1f3763 [1604]" strokeweight="1pt">
                <v:fill opacity="8481f"/>
              </v:rect>
            </w:pict>
          </mc:Fallback>
        </mc:AlternateContent>
      </w:r>
      <w:r w:rsidR="00AD55BE" w:rsidRPr="00B0528E">
        <w:rPr>
          <w:rFonts w:cs="Times New Roman"/>
          <w:noProof/>
          <w:color w:val="000000" w:themeColor="text1"/>
          <w:sz w:val="22"/>
        </w:rPr>
        <w:drawing>
          <wp:inline distT="0" distB="0" distL="0" distR="0" wp14:anchorId="7B20905F" wp14:editId="2B4F824D">
            <wp:extent cx="6205235" cy="246253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99006" cy="249974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A350927" w14:textId="77777777" w:rsidR="00AD55BE" w:rsidRPr="00B0528E" w:rsidRDefault="00AD55BE" w:rsidP="000F60D6">
      <w:pPr>
        <w:shd w:val="clear" w:color="auto" w:fill="FFFFFF" w:themeFill="background1"/>
        <w:spacing w:after="0" w:line="360" w:lineRule="auto"/>
        <w:rPr>
          <w:rFonts w:cs="Times New Roman"/>
          <w:noProof/>
          <w:color w:val="000000" w:themeColor="text1"/>
          <w:sz w:val="22"/>
        </w:rPr>
      </w:pPr>
    </w:p>
    <w:p w14:paraId="6FACF3A2" w14:textId="5DE78EB1" w:rsidR="00AD55BE" w:rsidRPr="00B0528E" w:rsidRDefault="00AD55BE" w:rsidP="00AD55BE">
      <w:pPr>
        <w:shd w:val="clear" w:color="auto" w:fill="FFFFFF" w:themeFill="background1"/>
        <w:spacing w:after="0" w:line="360" w:lineRule="auto"/>
        <w:ind w:firstLine="720"/>
        <w:rPr>
          <w:rFonts w:cs="Times New Roman"/>
          <w:noProof/>
          <w:color w:val="000000" w:themeColor="text1"/>
          <w:sz w:val="22"/>
        </w:rPr>
      </w:pPr>
      <w:r w:rsidRPr="00B0528E">
        <w:rPr>
          <w:rFonts w:cs="Times New Roman"/>
          <w:noProof/>
          <w:color w:val="000000" w:themeColor="text1"/>
          <w:sz w:val="22"/>
        </w:rPr>
        <w:t>Table 1.</w:t>
      </w:r>
      <w:r w:rsidRPr="00B0528E">
        <w:rPr>
          <w:rFonts w:cs="Times New Roman"/>
          <w:noProof/>
          <w:color w:val="000000" w:themeColor="text1"/>
          <w:sz w:val="22"/>
        </w:rPr>
        <w:tab/>
        <w:t>The forecasting performance of different models in the simulation</w:t>
      </w:r>
    </w:p>
    <w:tbl>
      <w:tblPr>
        <w:tblW w:w="8858" w:type="dxa"/>
        <w:jc w:val="center"/>
        <w:tblLook w:val="04A0" w:firstRow="1" w:lastRow="0" w:firstColumn="1" w:lastColumn="0" w:noHBand="0" w:noVBand="1"/>
      </w:tblPr>
      <w:tblGrid>
        <w:gridCol w:w="5387"/>
        <w:gridCol w:w="1007"/>
        <w:gridCol w:w="669"/>
        <w:gridCol w:w="845"/>
        <w:gridCol w:w="950"/>
      </w:tblGrid>
      <w:tr w:rsidR="00AD55BE" w:rsidRPr="00B0528E" w14:paraId="6AB107E1" w14:textId="77777777" w:rsidTr="00676BE0">
        <w:trPr>
          <w:trHeight w:val="20"/>
          <w:jc w:val="center"/>
        </w:trPr>
        <w:tc>
          <w:tcPr>
            <w:tcW w:w="5387" w:type="dxa"/>
            <w:tcBorders>
              <w:top w:val="nil"/>
              <w:left w:val="nil"/>
              <w:bottom w:val="single" w:sz="4" w:space="0" w:color="666666"/>
              <w:right w:val="nil"/>
            </w:tcBorders>
            <w:shd w:val="clear" w:color="auto" w:fill="auto"/>
            <w:vAlign w:val="bottom"/>
            <w:hideMark/>
          </w:tcPr>
          <w:p w14:paraId="3FC66563" w14:textId="392607F9" w:rsidR="00AD55BE" w:rsidRPr="00B0528E" w:rsidRDefault="00AD55BE" w:rsidP="00CE2A4F">
            <w:pPr>
              <w:spacing w:after="0" w:line="240" w:lineRule="auto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cs="Times New Roman"/>
                <w:noProof/>
                <w:color w:val="000000" w:themeColor="text1"/>
                <w:sz w:val="22"/>
              </w:rPr>
              <w:t xml:space="preserve"> </w:t>
            </w:r>
            <w:r w:rsidRPr="00B0528E">
              <w:rPr>
                <w:rFonts w:eastAsia="Times New Roman" w:cs="Times New Roman"/>
                <w:color w:val="000000"/>
                <w:sz w:val="22"/>
              </w:rPr>
              <w:t>Model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666666"/>
              <w:right w:val="nil"/>
            </w:tcBorders>
            <w:shd w:val="clear" w:color="auto" w:fill="auto"/>
            <w:vAlign w:val="bottom"/>
            <w:hideMark/>
          </w:tcPr>
          <w:p w14:paraId="392C539E" w14:textId="77777777" w:rsidR="00AD55BE" w:rsidRPr="00B0528E" w:rsidRDefault="00AD55BE" w:rsidP="00CE2A4F">
            <w:pPr>
              <w:spacing w:after="0" w:line="240" w:lineRule="auto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MAE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666666"/>
              <w:right w:val="nil"/>
            </w:tcBorders>
            <w:shd w:val="clear" w:color="auto" w:fill="auto"/>
            <w:vAlign w:val="bottom"/>
            <w:hideMark/>
          </w:tcPr>
          <w:p w14:paraId="7490A744" w14:textId="77777777" w:rsidR="00AD55BE" w:rsidRPr="00B0528E" w:rsidRDefault="00AD55BE" w:rsidP="00CE2A4F">
            <w:pPr>
              <w:spacing w:after="0" w:line="240" w:lineRule="auto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MSE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666666"/>
              <w:right w:val="nil"/>
            </w:tcBorders>
            <w:shd w:val="clear" w:color="auto" w:fill="auto"/>
            <w:vAlign w:val="bottom"/>
            <w:hideMark/>
          </w:tcPr>
          <w:p w14:paraId="6C6DD7DB" w14:textId="77777777" w:rsidR="00AD55BE" w:rsidRPr="00B0528E" w:rsidRDefault="00AD55BE" w:rsidP="00CE2A4F">
            <w:pPr>
              <w:spacing w:after="0" w:line="240" w:lineRule="auto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MAPE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666666"/>
              <w:right w:val="nil"/>
            </w:tcBorders>
            <w:shd w:val="clear" w:color="auto" w:fill="auto"/>
            <w:vAlign w:val="bottom"/>
            <w:hideMark/>
          </w:tcPr>
          <w:p w14:paraId="4CFEEC03" w14:textId="77777777" w:rsidR="00AD55BE" w:rsidRPr="00B0528E" w:rsidRDefault="00AD55BE" w:rsidP="00CE2A4F">
            <w:pPr>
              <w:spacing w:after="0" w:line="240" w:lineRule="auto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SMAPE</w:t>
            </w:r>
          </w:p>
        </w:tc>
      </w:tr>
      <w:tr w:rsidR="00AD55BE" w:rsidRPr="00B0528E" w14:paraId="7EE1C552" w14:textId="77777777" w:rsidTr="00676BE0">
        <w:trPr>
          <w:trHeight w:val="20"/>
          <w:jc w:val="center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48825F2" w14:textId="5D807460" w:rsidR="00AD55BE" w:rsidRPr="00B0528E" w:rsidRDefault="00676BE0" w:rsidP="00CE2A4F">
            <w:pPr>
              <w:spacing w:after="0" w:line="240" w:lineRule="auto"/>
              <w:rPr>
                <w:rFonts w:eastAsia="Times New Roman" w:cs="Times New Roman"/>
                <w:color w:val="000000"/>
                <w:sz w:val="22"/>
              </w:rPr>
            </w:pPr>
            <w:r>
              <w:rPr>
                <w:rFonts w:eastAsia="Times New Roman" w:cs="Times New Roman"/>
                <w:color w:val="000000"/>
                <w:sz w:val="22"/>
              </w:rPr>
              <w:t>The m</w:t>
            </w:r>
            <w:r w:rsidR="00AD55BE" w:rsidRPr="00B0528E">
              <w:rPr>
                <w:rFonts w:eastAsia="Times New Roman" w:cs="Times New Roman"/>
                <w:color w:val="000000"/>
                <w:sz w:val="22"/>
              </w:rPr>
              <w:t xml:space="preserve">odel </w:t>
            </w:r>
            <w:r>
              <w:rPr>
                <w:rFonts w:eastAsia="Times New Roman" w:cs="Times New Roman"/>
                <w:color w:val="000000"/>
                <w:sz w:val="22"/>
              </w:rPr>
              <w:t xml:space="preserve">estimated </w:t>
            </w:r>
            <w:r w:rsidR="00AD55BE" w:rsidRPr="00B0528E">
              <w:rPr>
                <w:rFonts w:eastAsia="Times New Roman" w:cs="Times New Roman"/>
                <w:color w:val="000000"/>
                <w:sz w:val="22"/>
              </w:rPr>
              <w:t xml:space="preserve">with </w:t>
            </w:r>
            <w:r>
              <w:rPr>
                <w:rFonts w:eastAsia="Times New Roman" w:cs="Times New Roman"/>
                <w:color w:val="000000"/>
                <w:sz w:val="22"/>
              </w:rPr>
              <w:t>all available data</w:t>
            </w:r>
            <w:r w:rsidR="00AD55BE" w:rsidRPr="00B0528E">
              <w:rPr>
                <w:rFonts w:eastAsia="Times New Roman" w:cs="Times New Roman"/>
                <w:color w:val="000000"/>
                <w:sz w:val="22"/>
              </w:rPr>
              <w:t xml:space="preserve"> 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6247B46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0.95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099F56A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0.9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D6893D5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15.8%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FFC58A7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17.2%</w:t>
            </w:r>
          </w:p>
        </w:tc>
      </w:tr>
      <w:tr w:rsidR="00AD55BE" w:rsidRPr="00B0528E" w14:paraId="78633361" w14:textId="77777777" w:rsidTr="00676BE0">
        <w:trPr>
          <w:trHeight w:val="20"/>
          <w:jc w:val="center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65BE602" w14:textId="5BF78710" w:rsidR="00AD55BE" w:rsidRPr="00B0528E" w:rsidRDefault="00676BE0" w:rsidP="00CE2A4F">
            <w:pPr>
              <w:spacing w:after="0" w:line="240" w:lineRule="auto"/>
              <w:rPr>
                <w:rFonts w:eastAsia="Times New Roman" w:cs="Times New Roman"/>
                <w:color w:val="000000"/>
                <w:sz w:val="22"/>
              </w:rPr>
            </w:pPr>
            <w:r>
              <w:rPr>
                <w:rFonts w:eastAsia="Times New Roman" w:cs="Times New Roman"/>
                <w:color w:val="000000"/>
                <w:sz w:val="22"/>
              </w:rPr>
              <w:t>The m</w:t>
            </w:r>
            <w:r w:rsidRPr="00B0528E">
              <w:rPr>
                <w:rFonts w:eastAsia="Times New Roman" w:cs="Times New Roman"/>
                <w:color w:val="000000"/>
                <w:sz w:val="22"/>
              </w:rPr>
              <w:t xml:space="preserve">odel </w:t>
            </w:r>
            <w:r>
              <w:rPr>
                <w:rFonts w:eastAsia="Times New Roman" w:cs="Times New Roman"/>
                <w:color w:val="000000"/>
                <w:sz w:val="22"/>
              </w:rPr>
              <w:t xml:space="preserve">estimated </w:t>
            </w:r>
            <w:r w:rsidR="00AD55BE" w:rsidRPr="00B0528E">
              <w:rPr>
                <w:rFonts w:eastAsia="Times New Roman" w:cs="Times New Roman"/>
                <w:color w:val="000000"/>
                <w:sz w:val="22"/>
              </w:rPr>
              <w:t>with post-</w:t>
            </w:r>
            <w:r>
              <w:rPr>
                <w:rFonts w:eastAsia="Times New Roman" w:cs="Times New Roman"/>
                <w:color w:val="000000"/>
                <w:sz w:val="22"/>
              </w:rPr>
              <w:t>structural change</w:t>
            </w:r>
            <w:r w:rsidR="00AD55BE" w:rsidRPr="00B0528E">
              <w:rPr>
                <w:rFonts w:eastAsia="Times New Roman" w:cs="Times New Roman"/>
                <w:color w:val="000000"/>
                <w:sz w:val="22"/>
              </w:rPr>
              <w:t xml:space="preserve"> </w:t>
            </w:r>
            <w:r>
              <w:rPr>
                <w:rFonts w:eastAsia="Times New Roman" w:cs="Times New Roman"/>
                <w:color w:val="000000"/>
                <w:sz w:val="22"/>
              </w:rPr>
              <w:t>data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E93A115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0.09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09791FA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0.0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1C7D44C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1.5%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A285574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1.5%</w:t>
            </w:r>
          </w:p>
        </w:tc>
      </w:tr>
      <w:tr w:rsidR="00AD55BE" w:rsidRPr="00B0528E" w14:paraId="602077FE" w14:textId="77777777" w:rsidTr="00676BE0">
        <w:trPr>
          <w:trHeight w:val="20"/>
          <w:jc w:val="center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0B71457" w14:textId="0BF08D44" w:rsidR="00AD55BE" w:rsidRPr="00B0528E" w:rsidRDefault="00676BE0" w:rsidP="00CE2A4F">
            <w:pPr>
              <w:spacing w:after="0" w:line="240" w:lineRule="auto"/>
              <w:rPr>
                <w:rFonts w:eastAsia="Times New Roman" w:cs="Times New Roman"/>
                <w:color w:val="000000"/>
                <w:sz w:val="22"/>
              </w:rPr>
            </w:pPr>
            <w:r>
              <w:rPr>
                <w:rFonts w:eastAsia="Times New Roman" w:cs="Times New Roman"/>
                <w:color w:val="000000"/>
                <w:sz w:val="22"/>
              </w:rPr>
              <w:t>The m</w:t>
            </w:r>
            <w:r w:rsidRPr="00B0528E">
              <w:rPr>
                <w:rFonts w:eastAsia="Times New Roman" w:cs="Times New Roman"/>
                <w:color w:val="000000"/>
                <w:sz w:val="22"/>
              </w:rPr>
              <w:t xml:space="preserve">odel </w:t>
            </w:r>
            <w:r w:rsidR="00AD55BE" w:rsidRPr="00B0528E">
              <w:rPr>
                <w:rFonts w:eastAsia="Times New Roman" w:cs="Times New Roman"/>
                <w:color w:val="000000"/>
                <w:sz w:val="22"/>
              </w:rPr>
              <w:t>with intercept correction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A940A12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0.20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C5344C7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0.0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1828A3E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3.2%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7FE416B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3.2%</w:t>
            </w:r>
          </w:p>
        </w:tc>
      </w:tr>
      <w:tr w:rsidR="00AD55BE" w:rsidRPr="00B0528E" w14:paraId="52F8111C" w14:textId="77777777" w:rsidTr="00676BE0">
        <w:trPr>
          <w:trHeight w:val="20"/>
          <w:jc w:val="center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8A8281C" w14:textId="2F31B91F" w:rsidR="00AD55BE" w:rsidRPr="00B0528E" w:rsidRDefault="00676BE0" w:rsidP="00CE2A4F">
            <w:pPr>
              <w:spacing w:after="0" w:line="240" w:lineRule="auto"/>
              <w:rPr>
                <w:rFonts w:eastAsia="Times New Roman" w:cs="Times New Roman"/>
                <w:color w:val="000000"/>
                <w:sz w:val="22"/>
              </w:rPr>
            </w:pPr>
            <w:r>
              <w:rPr>
                <w:rFonts w:eastAsia="Times New Roman" w:cs="Times New Roman"/>
                <w:color w:val="000000"/>
                <w:sz w:val="22"/>
              </w:rPr>
              <w:t>The m</w:t>
            </w:r>
            <w:r w:rsidRPr="00B0528E">
              <w:rPr>
                <w:rFonts w:eastAsia="Times New Roman" w:cs="Times New Roman"/>
                <w:color w:val="000000"/>
                <w:sz w:val="22"/>
              </w:rPr>
              <w:t xml:space="preserve">odel </w:t>
            </w:r>
            <w:r w:rsidR="00AD55BE" w:rsidRPr="00B0528E">
              <w:rPr>
                <w:rFonts w:eastAsia="Times New Roman" w:cs="Times New Roman"/>
                <w:color w:val="000000"/>
                <w:sz w:val="22"/>
              </w:rPr>
              <w:t>with estimation window combining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6179609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0.86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1E3A546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0.8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5482546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14.2%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BCAED23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15.4%</w:t>
            </w:r>
          </w:p>
        </w:tc>
      </w:tr>
    </w:tbl>
    <w:p w14:paraId="70A19C33" w14:textId="77777777" w:rsidR="00024254" w:rsidRDefault="00024254" w:rsidP="00AD55BE">
      <w:pPr>
        <w:shd w:val="clear" w:color="auto" w:fill="FFFFFF" w:themeFill="background1"/>
        <w:spacing w:after="0" w:line="360" w:lineRule="auto"/>
        <w:rPr>
          <w:rFonts w:cs="Times New Roman"/>
          <w:b/>
          <w:color w:val="000000" w:themeColor="text1"/>
          <w:sz w:val="22"/>
        </w:rPr>
      </w:pPr>
    </w:p>
    <w:p w14:paraId="4B989EED" w14:textId="5A0CB358" w:rsidR="00AD55BE" w:rsidRPr="00B0528E" w:rsidRDefault="00024254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  <w:r>
        <w:rPr>
          <w:rFonts w:cs="Times New Roman"/>
          <w:color w:val="000000" w:themeColor="text1"/>
          <w:sz w:val="22"/>
        </w:rPr>
        <w:t xml:space="preserve">We </w:t>
      </w:r>
      <w:r w:rsidR="0040795D">
        <w:rPr>
          <w:rFonts w:cs="Times New Roman"/>
          <w:color w:val="000000" w:themeColor="text1"/>
          <w:sz w:val="22"/>
        </w:rPr>
        <w:t xml:space="preserve">may implement </w:t>
      </w:r>
      <w:r>
        <w:rPr>
          <w:rFonts w:cs="Times New Roman"/>
          <w:color w:val="000000" w:themeColor="text1"/>
          <w:sz w:val="22"/>
        </w:rPr>
        <w:t>the</w:t>
      </w:r>
      <w:r w:rsidR="00AD55BE" w:rsidRPr="00B0528E">
        <w:rPr>
          <w:rFonts w:cs="Times New Roman"/>
          <w:color w:val="000000" w:themeColor="text1"/>
          <w:sz w:val="22"/>
        </w:rPr>
        <w:t xml:space="preserve"> estimation window combining (EWC)</w:t>
      </w:r>
      <w:r w:rsidR="0040795D">
        <w:rPr>
          <w:rFonts w:cs="Times New Roman"/>
          <w:color w:val="000000" w:themeColor="text1"/>
          <w:sz w:val="22"/>
        </w:rPr>
        <w:t xml:space="preserve"> method for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all data)</m:t>
        </m:r>
      </m:oMath>
      <w:r w:rsidR="004C5B54">
        <w:rPr>
          <w:rFonts w:cs="Times New Roman"/>
          <w:color w:val="000000" w:themeColor="text1"/>
          <w:sz w:val="22"/>
        </w:rPr>
        <w:t xml:space="preserve"> if the </w:t>
      </w:r>
      <w:r>
        <w:rPr>
          <w:rFonts w:cs="Times New Roman"/>
          <w:color w:val="000000" w:themeColor="text1"/>
          <w:sz w:val="22"/>
        </w:rPr>
        <w:t>presence of any structural change</w:t>
      </w:r>
      <w:r w:rsidR="00390DCE">
        <w:rPr>
          <w:rFonts w:cs="Times New Roman"/>
          <w:color w:val="000000" w:themeColor="text1"/>
          <w:sz w:val="22"/>
        </w:rPr>
        <w:t xml:space="preserve"> is detected</w:t>
      </w:r>
      <w:r>
        <w:rPr>
          <w:rFonts w:cs="Times New Roman"/>
          <w:color w:val="000000" w:themeColor="text1"/>
          <w:sz w:val="22"/>
        </w:rPr>
        <w:t xml:space="preserve">. We detect the presence of any structural change using </w:t>
      </w:r>
      <w:r w:rsidRPr="00B0528E">
        <w:rPr>
          <w:rFonts w:cs="Times New Roman"/>
          <w:color w:val="000000" w:themeColor="text1"/>
          <w:sz w:val="22"/>
        </w:rPr>
        <w:t xml:space="preserve">a sequential </w:t>
      </w:r>
      <w:r w:rsidRPr="00B0528E">
        <w:rPr>
          <w:rFonts w:cs="Times New Roman"/>
          <w:color w:val="000000" w:themeColor="text1"/>
          <w:sz w:val="22"/>
        </w:rPr>
        <w:fldChar w:fldCharType="begin"/>
      </w:r>
      <w:r w:rsidRPr="00B0528E">
        <w:rPr>
          <w:rFonts w:cs="Times New Roman"/>
          <w:color w:val="000000" w:themeColor="text1"/>
          <w:sz w:val="22"/>
        </w:rPr>
        <w:instrText xml:space="preserve"> ADDIN EN.CITE &lt;EndNote&gt;&lt;Cite AuthorYear="1"&gt;&lt;Author&gt;Chow&lt;/Author&gt;&lt;Year&gt;1960&lt;/Year&gt;&lt;RecNum&gt;260&lt;/RecNum&gt;&lt;DisplayText&gt;Chow (1960)&lt;/DisplayText&gt;&lt;record&gt;&lt;rec-number&gt;260&lt;/rec-number&gt;&lt;foreign-keys&gt;&lt;key app="EN" db-id="fwzpfdt205x9v6eprsvv25dpxftedxv0z0a9" timestamp="0"&gt;260&lt;/key&gt;&lt;/foreign-keys&gt;&lt;ref-type name="Journal Article"&gt;17&lt;/ref-type&gt;&lt;contributors&gt;&lt;authors&gt;&lt;author&gt;Gregory C. Chow&lt;/author&gt;&lt;/authors&gt;&lt;/contributors&gt;&lt;titles&gt;&lt;title&gt;Tests of Equality Between Sets of Coefficients in Two Linear Regressions&lt;/title&gt;&lt;secondary-title&gt;Econometrica&lt;/secondary-title&gt;&lt;/titles&gt;&lt;volume&gt;28&lt;/volume&gt;&lt;number&gt;3&lt;/number&gt;&lt;dates&gt;&lt;year&gt;1960&lt;/year&gt;&lt;/dates&gt;&lt;urls&gt;&lt;/urls&gt;&lt;/record&gt;&lt;/Cite&gt;&lt;/EndNote&gt;</w:instrText>
      </w:r>
      <w:r w:rsidRPr="00B0528E">
        <w:rPr>
          <w:rFonts w:cs="Times New Roman"/>
          <w:color w:val="000000" w:themeColor="text1"/>
          <w:sz w:val="22"/>
        </w:rPr>
        <w:fldChar w:fldCharType="separate"/>
      </w:r>
      <w:r w:rsidRPr="00B0528E">
        <w:rPr>
          <w:rFonts w:cs="Times New Roman"/>
          <w:noProof/>
          <w:color w:val="000000" w:themeColor="text1"/>
          <w:sz w:val="22"/>
        </w:rPr>
        <w:t>Chow (1960)</w:t>
      </w:r>
      <w:r w:rsidRPr="00B0528E">
        <w:rPr>
          <w:rFonts w:cs="Times New Roman"/>
          <w:color w:val="000000" w:themeColor="text1"/>
          <w:sz w:val="22"/>
        </w:rPr>
        <w:fldChar w:fldCharType="end"/>
      </w:r>
      <w:r w:rsidRPr="00B0528E">
        <w:rPr>
          <w:rFonts w:cs="Times New Roman"/>
          <w:color w:val="000000" w:themeColor="text1"/>
          <w:sz w:val="22"/>
        </w:rPr>
        <w:t xml:space="preserve"> test</w:t>
      </w:r>
      <w:r>
        <w:rPr>
          <w:rFonts w:cs="Times New Roman"/>
          <w:color w:val="000000" w:themeColor="text1"/>
          <w:sz w:val="22"/>
        </w:rPr>
        <w:t xml:space="preserve">. </w:t>
      </w:r>
      <w:r w:rsidR="00390DCE">
        <w:rPr>
          <w:rFonts w:cs="Times New Roman"/>
          <w:color w:val="000000" w:themeColor="text1"/>
          <w:sz w:val="22"/>
        </w:rPr>
        <w:t>For example</w:t>
      </w:r>
      <w:r>
        <w:rPr>
          <w:rFonts w:cs="Times New Roman"/>
          <w:color w:val="000000" w:themeColor="text1"/>
          <w:sz w:val="22"/>
        </w:rPr>
        <w:t>,</w:t>
      </w:r>
      <w:r w:rsidR="00AD55BE" w:rsidRPr="00B0528E">
        <w:rPr>
          <w:rFonts w:cs="Times New Roman"/>
          <w:color w:val="000000" w:themeColor="text1"/>
          <w:sz w:val="22"/>
        </w:rPr>
        <w:t xml:space="preserve"> we conduct </w:t>
      </w:r>
      <w:r>
        <w:rPr>
          <w:rFonts w:cs="Times New Roman"/>
          <w:color w:val="000000" w:themeColor="text1"/>
          <w:sz w:val="22"/>
        </w:rPr>
        <w:t xml:space="preserve">the </w:t>
      </w:r>
      <w:r w:rsidR="00AD55BE" w:rsidRPr="00B0528E">
        <w:rPr>
          <w:rFonts w:cs="Times New Roman"/>
          <w:color w:val="000000" w:themeColor="text1"/>
          <w:sz w:val="22"/>
        </w:rPr>
        <w:fldChar w:fldCharType="begin"/>
      </w:r>
      <w:r w:rsidR="00AD55BE" w:rsidRPr="00B0528E">
        <w:rPr>
          <w:rFonts w:cs="Times New Roman"/>
          <w:color w:val="000000" w:themeColor="text1"/>
          <w:sz w:val="22"/>
        </w:rPr>
        <w:instrText xml:space="preserve"> ADDIN EN.CITE &lt;EndNote&gt;&lt;Cite AuthorYear="1"&gt;&lt;Author&gt;Chow&lt;/Author&gt;&lt;Year&gt;1960&lt;/Year&gt;&lt;RecNum&gt;260&lt;/RecNum&gt;&lt;DisplayText&gt;Chow (1960)&lt;/DisplayText&gt;&lt;record&gt;&lt;rec-number&gt;260&lt;/rec-number&gt;&lt;foreign-keys&gt;&lt;key app="EN" db-id="fwzpfdt205x9v6eprsvv25dpxftedxv0z0a9" timestamp="0"&gt;260&lt;/key&gt;&lt;/foreign-keys&gt;&lt;ref-type name="Journal Article"&gt;17&lt;/ref-type&gt;&lt;contributors&gt;&lt;authors&gt;&lt;author&gt;Gregory C. Chow&lt;/author&gt;&lt;/authors&gt;&lt;/contributors&gt;&lt;titles&gt;&lt;title&gt;Tests of Equality Between Sets of Coefficients in Two Linear Regressions&lt;/title&gt;&lt;secondary-title&gt;Econometrica&lt;/secondary-title&gt;&lt;/titles&gt;&lt;volume&gt;28&lt;/volume&gt;&lt;number&gt;3&lt;/number&gt;&lt;dates&gt;&lt;year&gt;1960&lt;/year&gt;&lt;/dates&gt;&lt;urls&gt;&lt;/urls&gt;&lt;/record&gt;&lt;/Cite&gt;&lt;/EndNote&gt;</w:instrText>
      </w:r>
      <w:r w:rsidR="00AD55BE" w:rsidRPr="00B0528E">
        <w:rPr>
          <w:rFonts w:cs="Times New Roman"/>
          <w:color w:val="000000" w:themeColor="text1"/>
          <w:sz w:val="22"/>
        </w:rPr>
        <w:fldChar w:fldCharType="separate"/>
      </w:r>
      <w:r w:rsidR="00AD55BE" w:rsidRPr="00B0528E">
        <w:rPr>
          <w:rFonts w:cs="Times New Roman"/>
          <w:noProof/>
          <w:color w:val="000000" w:themeColor="text1"/>
          <w:sz w:val="22"/>
        </w:rPr>
        <w:t>Chow (1960)</w:t>
      </w:r>
      <w:r w:rsidR="00AD55BE" w:rsidRPr="00B0528E">
        <w:rPr>
          <w:rFonts w:cs="Times New Roman"/>
          <w:color w:val="000000" w:themeColor="text1"/>
          <w:sz w:val="22"/>
        </w:rPr>
        <w:fldChar w:fldCharType="end"/>
      </w:r>
      <w:r w:rsidR="00AD55BE" w:rsidRPr="00B0528E">
        <w:rPr>
          <w:rFonts w:cs="Times New Roman"/>
          <w:color w:val="000000" w:themeColor="text1"/>
          <w:sz w:val="22"/>
        </w:rPr>
        <w:t xml:space="preserve"> test</w:t>
      </w:r>
      <w:r w:rsidR="003A7E49">
        <w:rPr>
          <w:rFonts w:cs="Times New Roman"/>
          <w:color w:val="000000" w:themeColor="text1"/>
          <w:sz w:val="22"/>
        </w:rPr>
        <w:t>s</w:t>
      </w:r>
      <w:r w:rsidR="00AD55BE" w:rsidRPr="00B0528E">
        <w:rPr>
          <w:rFonts w:cs="Times New Roman"/>
          <w:color w:val="000000" w:themeColor="text1"/>
          <w:sz w:val="22"/>
        </w:rPr>
        <w:t xml:space="preserve"> </w:t>
      </w:r>
      <w:r w:rsidR="003A7E49">
        <w:rPr>
          <w:rFonts w:cs="Times New Roman"/>
          <w:color w:val="000000" w:themeColor="text1"/>
          <w:sz w:val="22"/>
        </w:rPr>
        <w:t xml:space="preserve">each time </w:t>
      </w:r>
      <w:r>
        <w:rPr>
          <w:rFonts w:cs="Times New Roman"/>
          <w:color w:val="000000" w:themeColor="text1"/>
          <w:sz w:val="22"/>
        </w:rPr>
        <w:t>assuming there is a structural change occurring at</w:t>
      </w:r>
      <w:r w:rsidR="00AD55BE" w:rsidRPr="00B0528E">
        <w:rPr>
          <w:rFonts w:cs="Times New Roman"/>
          <w:color w:val="000000" w:themeColor="text1"/>
          <w:sz w:val="22"/>
        </w:rPr>
        <w:t xml:space="preserve"> </w:t>
      </w:r>
      <w:r>
        <w:rPr>
          <w:rFonts w:cs="Times New Roman"/>
          <w:color w:val="000000" w:themeColor="text1"/>
          <w:sz w:val="22"/>
        </w:rPr>
        <w:t>one of the</w:t>
      </w:r>
      <w:r w:rsidR="00AD55BE" w:rsidRPr="00B0528E">
        <w:rPr>
          <w:rFonts w:cs="Times New Roman"/>
          <w:color w:val="000000" w:themeColor="text1"/>
          <w:sz w:val="22"/>
        </w:rPr>
        <w:t xml:space="preserve"> </w:t>
      </w:r>
      <w:r w:rsidR="003A7E49">
        <w:rPr>
          <w:rFonts w:cs="Times New Roman"/>
          <w:color w:val="000000" w:themeColor="text1"/>
          <w:sz w:val="22"/>
        </w:rPr>
        <w:t>weeks</w:t>
      </w:r>
      <w:r>
        <w:rPr>
          <w:rFonts w:cs="Times New Roman"/>
          <w:color w:val="000000" w:themeColor="text1"/>
          <w:sz w:val="22"/>
        </w:rPr>
        <w:t xml:space="preserve">, for up to 95% of the </w:t>
      </w:r>
      <w:r w:rsidR="00AD55BE" w:rsidRPr="00B0528E">
        <w:rPr>
          <w:rFonts w:cs="Times New Roman"/>
          <w:color w:val="000000" w:themeColor="text1"/>
          <w:sz w:val="22"/>
        </w:rPr>
        <w:t xml:space="preserve">estimation period. </w:t>
      </w:r>
      <w:r>
        <w:rPr>
          <w:rFonts w:cs="Times New Roman"/>
          <w:color w:val="000000" w:themeColor="text1"/>
          <w:sz w:val="22"/>
        </w:rPr>
        <w:t xml:space="preserve">We reject </w:t>
      </w:r>
      <w:r w:rsidR="00AD55BE" w:rsidRPr="00B0528E">
        <w:rPr>
          <w:rFonts w:cs="Times New Roman"/>
          <w:color w:val="000000" w:themeColor="text1"/>
          <w:sz w:val="22"/>
        </w:rPr>
        <w:t xml:space="preserve">the null hypothesis of no </w:t>
      </w:r>
      <w:r w:rsidR="00782B7F">
        <w:rPr>
          <w:rFonts w:cs="Times New Roman"/>
          <w:color w:val="000000" w:themeColor="text1"/>
          <w:sz w:val="22"/>
        </w:rPr>
        <w:t>structural change</w:t>
      </w:r>
      <w:r w:rsidR="00AD55BE" w:rsidRPr="00B0528E">
        <w:rPr>
          <w:rFonts w:cs="Times New Roman"/>
          <w:color w:val="000000" w:themeColor="text1"/>
          <w:sz w:val="22"/>
        </w:rPr>
        <w:t xml:space="preserve"> </w:t>
      </w:r>
      <w:r w:rsidR="00075D72">
        <w:rPr>
          <w:rFonts w:cs="Times New Roman"/>
          <w:color w:val="000000" w:themeColor="text1"/>
          <w:sz w:val="22"/>
        </w:rPr>
        <w:t>if</w:t>
      </w:r>
      <w:r>
        <w:rPr>
          <w:rFonts w:cs="Times New Roman"/>
          <w:color w:val="000000" w:themeColor="text1"/>
          <w:sz w:val="22"/>
        </w:rPr>
        <w:t xml:space="preserve"> the we detect structural change</w:t>
      </w:r>
      <w:r w:rsidR="00075D72">
        <w:rPr>
          <w:rFonts w:cs="Times New Roman"/>
          <w:color w:val="000000" w:themeColor="text1"/>
          <w:sz w:val="22"/>
        </w:rPr>
        <w:t>s</w:t>
      </w:r>
      <w:r>
        <w:rPr>
          <w:rFonts w:cs="Times New Roman"/>
          <w:color w:val="000000" w:themeColor="text1"/>
          <w:sz w:val="22"/>
        </w:rPr>
        <w:t xml:space="preserve"> for </w:t>
      </w:r>
      <w:r w:rsidR="00AD55BE" w:rsidRPr="00B0528E">
        <w:rPr>
          <w:rFonts w:cs="Times New Roman"/>
          <w:color w:val="000000" w:themeColor="text1"/>
          <w:sz w:val="22"/>
        </w:rPr>
        <w:t xml:space="preserve">any of the </w:t>
      </w:r>
      <w:r w:rsidR="00075D72">
        <w:rPr>
          <w:rFonts w:cs="Times New Roman"/>
          <w:color w:val="000000" w:themeColor="text1"/>
          <w:sz w:val="22"/>
        </w:rPr>
        <w:t>weeks</w:t>
      </w:r>
      <w:r>
        <w:rPr>
          <w:rFonts w:cs="Times New Roman"/>
          <w:color w:val="000000" w:themeColor="text1"/>
          <w:sz w:val="22"/>
        </w:rPr>
        <w:t xml:space="preserve">. </w:t>
      </w:r>
      <w:r w:rsidR="00AD55BE" w:rsidRPr="00B0528E">
        <w:rPr>
          <w:rFonts w:cs="Times New Roman"/>
          <w:color w:val="000000" w:themeColor="text1"/>
          <w:sz w:val="22"/>
        </w:rPr>
        <w:t xml:space="preserve">Figure </w:t>
      </w:r>
      <w:r w:rsidR="009D3DB9">
        <w:rPr>
          <w:rFonts w:cs="Times New Roman"/>
          <w:color w:val="000000" w:themeColor="text1"/>
          <w:sz w:val="22"/>
        </w:rPr>
        <w:t>3</w:t>
      </w:r>
      <w:r w:rsidR="00AD55BE" w:rsidRPr="00B0528E">
        <w:rPr>
          <w:rFonts w:cs="Times New Roman"/>
          <w:color w:val="000000" w:themeColor="text1"/>
          <w:sz w:val="22"/>
        </w:rPr>
        <w:t xml:space="preserve"> plots the </w:t>
      </w:r>
      <w:r w:rsidR="00AD55BE" w:rsidRPr="00024254">
        <w:rPr>
          <w:rFonts w:cs="Times New Roman"/>
          <w:color w:val="000000" w:themeColor="text1"/>
          <w:sz w:val="22"/>
        </w:rPr>
        <w:t>p</w:t>
      </w:r>
      <w:r w:rsidR="00AD55BE" w:rsidRPr="00B0528E">
        <w:rPr>
          <w:rFonts w:cs="Times New Roman"/>
          <w:color w:val="000000" w:themeColor="text1"/>
          <w:sz w:val="22"/>
        </w:rPr>
        <w:t>-values of the sequential Chow tes</w:t>
      </w:r>
      <w:r>
        <w:rPr>
          <w:rFonts w:cs="Times New Roman"/>
          <w:color w:val="000000" w:themeColor="text1"/>
          <w:sz w:val="22"/>
        </w:rPr>
        <w:t>t</w:t>
      </w:r>
      <w:r w:rsidR="00AD55BE" w:rsidRPr="00B0528E">
        <w:rPr>
          <w:rFonts w:cs="Times New Roman"/>
          <w:color w:val="000000" w:themeColor="text1"/>
          <w:sz w:val="22"/>
        </w:rPr>
        <w:t xml:space="preserve">. </w:t>
      </w:r>
      <w:r w:rsidR="00075D72">
        <w:rPr>
          <w:rFonts w:cs="Times New Roman"/>
          <w:color w:val="000000" w:themeColor="text1"/>
          <w:sz w:val="22"/>
        </w:rPr>
        <w:t xml:space="preserve">The </w:t>
      </w:r>
      <w:r w:rsidR="005816CD">
        <w:rPr>
          <w:rFonts w:cs="Times New Roman"/>
          <w:color w:val="000000" w:themeColor="text1"/>
          <w:sz w:val="22"/>
        </w:rPr>
        <w:t>plots</w:t>
      </w:r>
      <w:r w:rsidR="00075D72">
        <w:rPr>
          <w:rFonts w:cs="Times New Roman"/>
          <w:color w:val="000000" w:themeColor="text1"/>
          <w:sz w:val="22"/>
        </w:rPr>
        <w:t xml:space="preserve"> indicate that the p-values for </w:t>
      </w:r>
      <w:r w:rsidR="005816CD">
        <w:rPr>
          <w:rFonts w:cs="Times New Roman"/>
          <w:color w:val="000000" w:themeColor="text1"/>
          <w:sz w:val="22"/>
        </w:rPr>
        <w:t>some of the</w:t>
      </w:r>
      <w:r w:rsidR="00075D72">
        <w:rPr>
          <w:rFonts w:cs="Times New Roman"/>
          <w:color w:val="000000" w:themeColor="text1"/>
          <w:sz w:val="22"/>
        </w:rPr>
        <w:t xml:space="preserve"> weeks</w:t>
      </w:r>
      <w:r w:rsidR="00CB256A">
        <w:rPr>
          <w:rFonts w:cs="Times New Roman"/>
          <w:color w:val="000000" w:themeColor="text1"/>
          <w:sz w:val="22"/>
        </w:rPr>
        <w:t xml:space="preserve"> (e.g., those </w:t>
      </w:r>
      <w:r w:rsidR="00075D72" w:rsidRPr="00B0528E">
        <w:rPr>
          <w:rFonts w:cs="Times New Roman"/>
          <w:color w:val="000000" w:themeColor="text1"/>
          <w:sz w:val="22"/>
        </w:rPr>
        <w:t>closed to week 25 and 50</w:t>
      </w:r>
      <w:r w:rsidR="00CB256A">
        <w:rPr>
          <w:rFonts w:cs="Times New Roman"/>
          <w:color w:val="000000" w:themeColor="text1"/>
          <w:sz w:val="22"/>
        </w:rPr>
        <w:t>)</w:t>
      </w:r>
      <w:r w:rsidR="00075D72">
        <w:rPr>
          <w:rFonts w:cs="Times New Roman"/>
          <w:color w:val="000000" w:themeColor="text1"/>
          <w:sz w:val="22"/>
        </w:rPr>
        <w:t xml:space="preserve"> are extremely small (e.g., close to zero)</w:t>
      </w:r>
      <w:r w:rsidR="005816CD">
        <w:rPr>
          <w:rFonts w:cs="Times New Roman"/>
          <w:color w:val="000000" w:themeColor="text1"/>
          <w:sz w:val="22"/>
        </w:rPr>
        <w:t xml:space="preserve">, which </w:t>
      </w:r>
      <w:r w:rsidR="00CB256A">
        <w:rPr>
          <w:rFonts w:cs="Times New Roman"/>
          <w:color w:val="000000" w:themeColor="text1"/>
          <w:sz w:val="22"/>
        </w:rPr>
        <w:t>suggest</w:t>
      </w:r>
      <w:r w:rsidR="005816CD">
        <w:rPr>
          <w:rFonts w:cs="Times New Roman"/>
          <w:color w:val="000000" w:themeColor="text1"/>
          <w:sz w:val="22"/>
        </w:rPr>
        <w:t>s</w:t>
      </w:r>
      <w:r w:rsidR="00CB256A">
        <w:rPr>
          <w:rFonts w:cs="Times New Roman"/>
          <w:color w:val="000000" w:themeColor="text1"/>
          <w:sz w:val="22"/>
        </w:rPr>
        <w:t xml:space="preserve"> the presence of structural changes. </w:t>
      </w:r>
      <w:r w:rsidR="00297FED">
        <w:rPr>
          <w:rFonts w:cs="Times New Roman"/>
          <w:color w:val="000000" w:themeColor="text1"/>
          <w:sz w:val="22"/>
        </w:rPr>
        <w:t>Alternative</w:t>
      </w:r>
      <w:r w:rsidR="00AD55BE" w:rsidRPr="00B0528E">
        <w:rPr>
          <w:rFonts w:cs="Times New Roman"/>
          <w:color w:val="000000" w:themeColor="text1"/>
          <w:sz w:val="22"/>
        </w:rPr>
        <w:t xml:space="preserve"> tests (e.g., considering multiple breaks, heteroskedasticity, and unit roots etc.) are available but require additional priori knowledge </w:t>
      </w:r>
      <w:r w:rsidR="00297FED">
        <w:rPr>
          <w:rFonts w:cs="Times New Roman"/>
          <w:color w:val="000000" w:themeColor="text1"/>
          <w:sz w:val="22"/>
        </w:rPr>
        <w:t>and</w:t>
      </w:r>
      <w:r w:rsidR="00AD55BE" w:rsidRPr="00B0528E">
        <w:rPr>
          <w:rFonts w:cs="Times New Roman"/>
          <w:color w:val="000000" w:themeColor="text1"/>
          <w:sz w:val="22"/>
        </w:rPr>
        <w:t xml:space="preserve"> assumptions such as the number </w:t>
      </w:r>
      <w:r w:rsidR="00297FED">
        <w:rPr>
          <w:rFonts w:cs="Times New Roman"/>
          <w:color w:val="000000" w:themeColor="text1"/>
          <w:sz w:val="22"/>
        </w:rPr>
        <w:t xml:space="preserve">and the locations </w:t>
      </w:r>
      <w:r w:rsidR="00AD55BE" w:rsidRPr="00B0528E">
        <w:rPr>
          <w:rFonts w:cs="Times New Roman"/>
          <w:color w:val="000000" w:themeColor="text1"/>
          <w:sz w:val="22"/>
        </w:rPr>
        <w:t xml:space="preserve">of potential </w:t>
      </w:r>
      <w:r w:rsidR="00782B7F">
        <w:rPr>
          <w:rFonts w:cs="Times New Roman"/>
          <w:color w:val="000000" w:themeColor="text1"/>
          <w:sz w:val="22"/>
        </w:rPr>
        <w:t>structural change</w:t>
      </w:r>
      <w:r w:rsidR="00AD55BE" w:rsidRPr="00B0528E">
        <w:rPr>
          <w:rFonts w:cs="Times New Roman"/>
          <w:color w:val="000000" w:themeColor="text1"/>
          <w:sz w:val="22"/>
        </w:rPr>
        <w:t xml:space="preserve">s </w:t>
      </w:r>
      <w:r w:rsidR="00AD55BE" w:rsidRPr="00B0528E">
        <w:rPr>
          <w:rFonts w:cs="Times New Roman"/>
          <w:color w:val="000000" w:themeColor="text1"/>
          <w:sz w:val="22"/>
        </w:rPr>
        <w:fldChar w:fldCharType="begin">
          <w:fldData xml:space="preserve">PEVuZE5vdGU+PENpdGU+PEF1dGhvcj5CYWk8L0F1dGhvcj48WWVhcj4xOTk4PC9ZZWFyPjxSZWNO
dW0+MjI3PC9SZWNOdW0+PERpc3BsYXlUZXh0PihEb25hbGQgVyBLIEFuZHJld3MsIDE5OTM7IERv
bmFsZCBXLiBLLiBBbmRyZXdzICZhbXA7IFBsb2JlcmdlciwgMTk5NDsgQmFpICZhbXA7IFBlcnJv
biwgMTk5OCwgMjAwMyk8L0Rpc3BsYXlUZXh0PjxyZWNvcmQ+PHJlYy1udW1iZXI+MjI3PC9yZWMt
bnVtYmVyPjxmb3JlaWduLWtleXM+PGtleSBhcHA9IkVOIiBkYi1pZD0iZnd6cGZkdDIwNXg5djZl
cHJzdnYyNWRweGZ0ZWR4djB6MGE5IiB0aW1lc3RhbXA9IjAiPjIyNzwva2V5PjwvZm9yZWlnbi1r
ZXlzPjxyZWYtdHlwZSBuYW1lPSJKb3VybmFsIEFydGljbGUiPjE3PC9yZWYtdHlwZT48Y29udHJp
YnV0b3JzPjxhdXRob3JzPjxhdXRob3I+SnVzaGFuIEJhaTwvYXV0aG9yPjxhdXRob3I+UGllcnJl
IFBlcnJvbjwvYXV0aG9yPjwvYXV0aG9ycz48L2NvbnRyaWJ1dG9ycz48dGl0bGVzPjx0aXRsZT5F
c3RpbWF0aW5nIGFuZCBUZXN0aW5nIExpbmVhciBNb2RlbHMgd2l0aCBNdWx0aXBsZSBTdHJ1Y3R1
cmFsIENoYW5nZXM8L3RpdGxlPjxzZWNvbmRhcnktdGl0bGU+RWNvbm9tZXRyaWNhPC9zZWNvbmRh
cnktdGl0bGU+PC90aXRsZXM+PHBhZ2VzPjQ3LSA3ODwvcGFnZXM+PHZvbHVtZT42Njwvdm9sdW1l
PjxkYXRlcz48eWVhcj4xOTk4PC95ZWFyPjwvZGF0ZXM+PHVybHM+PC91cmxzPjwvcmVjb3JkPjwv
Q2l0ZT48Q2l0ZT48QXV0aG9yPkJhaTwvQXV0aG9yPjxZZWFyPjIwMDM8L1llYXI+PFJlY051bT42
NTc8L1JlY051bT48cmVjb3JkPjxyZWMtbnVtYmVyPjY1NzwvcmVjLW51bWJlcj48Zm9yZWlnbi1r
ZXlzPjxrZXkgYXBwPSJFTiIgZGItaWQ9ImZ3enBmZHQyMDV4OXY2ZXByc3Z2MjVkcHhmdGVkeHYw
ejBhOSIgdGltZXN0YW1wPSIwIj42NTc8L2tleT48L2ZvcmVpZ24ta2V5cz48cmVmLXR5cGUgbmFt
ZT0iSm91cm5hbCBBcnRpY2xlIj4xNzwvcmVmLXR5cGU+PGNvbnRyaWJ1dG9ycz48YXV0aG9ycz48
YXV0aG9yPkJhaSwgSnVzaGFuPC9hdXRob3I+PGF1dGhvcj5QZXJyb24sIFBpZXJyZTwvYXV0aG9y
PjwvYXV0aG9ycz48L2NvbnRyaWJ1dG9ycz48dGl0bGVzPjx0aXRsZT5Db21wdXRhdGlvbiBhbmQg
QW5hbHlzaXMgb2YgTXVsdGlwbGUgU3RydWN0dXJhbC1DaGFuZ2UgTW9kZWxzPC90aXRsZT48c2Vj
b25kYXJ5LXRpdGxlPkpvdXJuYWwgb2YgQXBwbGllZCBFY29ub21ldHJpY3M8L3NlY29uZGFyeS10
aXRsZT48L3RpdGxlcz48cGFnZXM+MS0yMjwvcGFnZXM+PHZvbHVtZT4xODwvdm9sdW1lPjxkYXRl
cz48eWVhcj4yMDAzPC95ZWFyPjwvZGF0ZXM+PHVybHM+PHJlbGF0ZWQtdXJscz48dXJsPmh0dHA6
Ly9pZGVhcy5yZXBlYy5vcmcvcC9tdGwvbW9udGRlLzk4MDcuaHRtbDwvdXJsPjwvcmVsYXRlZC11
cmxzPjwvdXJscz48L3JlY29yZD48L0NpdGU+PENpdGU+PEF1dGhvcj5BbmRyZXdzPC9BdXRob3I+
PFllYXI+MTk5MzwvWWVhcj48UmVjTnVtPjIzNzwvUmVjTnVtPjxyZWNvcmQ+PHJlYy1udW1iZXI+
MjM3PC9yZWMtbnVtYmVyPjxmb3JlaWduLWtleXM+PGtleSBhcHA9IkVOIiBkYi1pZD0iZnd6cGZk
dDIwNXg5djZlcHJzdnYyNWRweGZ0ZWR4djB6MGE5IiB0aW1lc3RhbXA9IjAiPjIzNzwva2V5Pjwv
Zm9yZWlnbi1rZXlzPjxyZWYtdHlwZSBuYW1lPSJKb3VybmFsIEFydGljbGUiPjE3PC9yZWYtdHlw
ZT48Y29udHJpYnV0b3JzPjxhdXRob3JzPjxhdXRob3I+QW5kcmV3cywgRG9uYWxkIFcgSzwvYXV0
aG9yPjwvYXV0aG9ycz48L2NvbnRyaWJ1dG9ycz48dGl0bGVzPjx0aXRsZT5UZXN0cyBmb3IgUGFy
YW1ldGVyIEluc3RhYmlsaXR5IGFuZCBTdHJ1Y3R1cmFsIENoYW5nZSB3aXRoIFVua25vd24gQ2hh
bmdlIFBvaW50PC90aXRsZT48c2Vjb25kYXJ5LXRpdGxlPkVjb25vbWV0cmljYTwvc2Vjb25kYXJ5
LXRpdGxlPjwvdGl0bGVzPjxwYWdlcz44MjUtNTE8L3BhZ2VzPjx2b2x1bWU+NjE8L3ZvbHVtZT48
ZGF0ZXM+PHllYXI+MTk5MzwveWVhcj48L2RhdGVzPjx1cmxzPjwvdXJscz48L3JlY29yZD48L0Np
dGU+PENpdGU+PEF1dGhvcj5BbmRyZXdzPC9BdXRob3I+PFllYXI+MTk5NDwvWWVhcj48UmVjTnVt
PjIzODwvUmVjTnVtPjxyZWNvcmQ+PHJlYy1udW1iZXI+MjM4PC9yZWMtbnVtYmVyPjxmb3JlaWdu
LWtleXM+PGtleSBhcHA9IkVOIiBkYi1pZD0iZnd6cGZkdDIwNXg5djZlcHJzdnYyNWRweGZ0ZWR4
djB6MGE5IiB0aW1lc3RhbXA9IjAiPjIzODwva2V5PjwvZm9yZWlnbi1rZXlzPjxyZWYtdHlwZSBu
YW1lPSJKb3VybmFsIEFydGljbGUiPjE3PC9yZWYtdHlwZT48Y29udHJpYnV0b3JzPjxhdXRob3Jz
PjxhdXRob3I+RG9uYWxkIFcuIEsuIEFuZHJld3M8L2F1dGhvcj48YXV0aG9yPlcuIFBsb2Jlcmdl
cjwvYXV0aG9yPjwvYXV0aG9ycz48L2NvbnRyaWJ1dG9ycz48dGl0bGVzPjx0aXRsZT5PcHRpbWFs
IHRlc3RzIHdoZW4gYSBudWlzYW5jZSBwYXJhbWV0ZXIgaXMgcHJlc2VudCBvbmx5IHVuZGVyIHRo
ZSBhbHRlcm5hdGl2ZTwvdGl0bGU+PHNlY29uZGFyeS10aXRsZT5FY29ub21ldHJpY2E8L3NlY29u
ZGFyeS10aXRsZT48L3RpdGxlcz48cGFnZXM+MTM4My0xNDE0PC9wYWdlcz48dm9sdW1lPjYyPC92
b2x1bWU+PGRhdGVzPjx5ZWFyPjE5OTQ8L3llYXI+PC9kYXRlcz48dXJscz48L3VybHM+PC9yZWNv
cmQ+PC9DaXRlPjwvRW5kTm90ZT4A
</w:fldData>
        </w:fldChar>
      </w:r>
      <w:r w:rsidR="003D0A32">
        <w:rPr>
          <w:rFonts w:cs="Times New Roman"/>
          <w:color w:val="000000" w:themeColor="text1"/>
          <w:sz w:val="22"/>
        </w:rPr>
        <w:instrText xml:space="preserve"> ADDIN EN.CITE </w:instrText>
      </w:r>
      <w:r w:rsidR="003D0A32">
        <w:rPr>
          <w:rFonts w:cs="Times New Roman"/>
          <w:color w:val="000000" w:themeColor="text1"/>
          <w:sz w:val="22"/>
        </w:rPr>
        <w:fldChar w:fldCharType="begin">
          <w:fldData xml:space="preserve">PEVuZE5vdGU+PENpdGU+PEF1dGhvcj5CYWk8L0F1dGhvcj48WWVhcj4xOTk4PC9ZZWFyPjxSZWNO
dW0+MjI3PC9SZWNOdW0+PERpc3BsYXlUZXh0PihEb25hbGQgVyBLIEFuZHJld3MsIDE5OTM7IERv
bmFsZCBXLiBLLiBBbmRyZXdzICZhbXA7IFBsb2JlcmdlciwgMTk5NDsgQmFpICZhbXA7IFBlcnJv
biwgMTk5OCwgMjAwMyk8L0Rpc3BsYXlUZXh0PjxyZWNvcmQ+PHJlYy1udW1iZXI+MjI3PC9yZWMt
bnVtYmVyPjxmb3JlaWduLWtleXM+PGtleSBhcHA9IkVOIiBkYi1pZD0iZnd6cGZkdDIwNXg5djZl
cHJzdnYyNWRweGZ0ZWR4djB6MGE5IiB0aW1lc3RhbXA9IjAiPjIyNzwva2V5PjwvZm9yZWlnbi1r
ZXlzPjxyZWYtdHlwZSBuYW1lPSJKb3VybmFsIEFydGljbGUiPjE3PC9yZWYtdHlwZT48Y29udHJp
YnV0b3JzPjxhdXRob3JzPjxhdXRob3I+SnVzaGFuIEJhaTwvYXV0aG9yPjxhdXRob3I+UGllcnJl
IFBlcnJvbjwvYXV0aG9yPjwvYXV0aG9ycz48L2NvbnRyaWJ1dG9ycz48dGl0bGVzPjx0aXRsZT5F
c3RpbWF0aW5nIGFuZCBUZXN0aW5nIExpbmVhciBNb2RlbHMgd2l0aCBNdWx0aXBsZSBTdHJ1Y3R1
cmFsIENoYW5nZXM8L3RpdGxlPjxzZWNvbmRhcnktdGl0bGU+RWNvbm9tZXRyaWNhPC9zZWNvbmRh
cnktdGl0bGU+PC90aXRsZXM+PHBhZ2VzPjQ3LSA3ODwvcGFnZXM+PHZvbHVtZT42Njwvdm9sdW1l
PjxkYXRlcz48eWVhcj4xOTk4PC95ZWFyPjwvZGF0ZXM+PHVybHM+PC91cmxzPjwvcmVjb3JkPjwv
Q2l0ZT48Q2l0ZT48QXV0aG9yPkJhaTwvQXV0aG9yPjxZZWFyPjIwMDM8L1llYXI+PFJlY051bT42
NTc8L1JlY051bT48cmVjb3JkPjxyZWMtbnVtYmVyPjY1NzwvcmVjLW51bWJlcj48Zm9yZWlnbi1r
ZXlzPjxrZXkgYXBwPSJFTiIgZGItaWQ9ImZ3enBmZHQyMDV4OXY2ZXByc3Z2MjVkcHhmdGVkeHYw
ejBhOSIgdGltZXN0YW1wPSIwIj42NTc8L2tleT48L2ZvcmVpZ24ta2V5cz48cmVmLXR5cGUgbmFt
ZT0iSm91cm5hbCBBcnRpY2xlIj4xNzwvcmVmLXR5cGU+PGNvbnRyaWJ1dG9ycz48YXV0aG9ycz48
YXV0aG9yPkJhaSwgSnVzaGFuPC9hdXRob3I+PGF1dGhvcj5QZXJyb24sIFBpZXJyZTwvYXV0aG9y
PjwvYXV0aG9ycz48L2NvbnRyaWJ1dG9ycz48dGl0bGVzPjx0aXRsZT5Db21wdXRhdGlvbiBhbmQg
QW5hbHlzaXMgb2YgTXVsdGlwbGUgU3RydWN0dXJhbC1DaGFuZ2UgTW9kZWxzPC90aXRsZT48c2Vj
b25kYXJ5LXRpdGxlPkpvdXJuYWwgb2YgQXBwbGllZCBFY29ub21ldHJpY3M8L3NlY29uZGFyeS10
aXRsZT48L3RpdGxlcz48cGFnZXM+MS0yMjwvcGFnZXM+PHZvbHVtZT4xODwvdm9sdW1lPjxkYXRl
cz48eWVhcj4yMDAzPC95ZWFyPjwvZGF0ZXM+PHVybHM+PHJlbGF0ZWQtdXJscz48dXJsPmh0dHA6
Ly9pZGVhcy5yZXBlYy5vcmcvcC9tdGwvbW9udGRlLzk4MDcuaHRtbDwvdXJsPjwvcmVsYXRlZC11
cmxzPjwvdXJscz48L3JlY29yZD48L0NpdGU+PENpdGU+PEF1dGhvcj5BbmRyZXdzPC9BdXRob3I+
PFllYXI+MTk5MzwvWWVhcj48UmVjTnVtPjIzNzwvUmVjTnVtPjxyZWNvcmQ+PHJlYy1udW1iZXI+
MjM3PC9yZWMtbnVtYmVyPjxmb3JlaWduLWtleXM+PGtleSBhcHA9IkVOIiBkYi1pZD0iZnd6cGZk
dDIwNXg5djZlcHJzdnYyNWRweGZ0ZWR4djB6MGE5IiB0aW1lc3RhbXA9IjAiPjIzNzwva2V5Pjwv
Zm9yZWlnbi1rZXlzPjxyZWYtdHlwZSBuYW1lPSJKb3VybmFsIEFydGljbGUiPjE3PC9yZWYtdHlw
ZT48Y29udHJpYnV0b3JzPjxhdXRob3JzPjxhdXRob3I+QW5kcmV3cywgRG9uYWxkIFcgSzwvYXV0
aG9yPjwvYXV0aG9ycz48L2NvbnRyaWJ1dG9ycz48dGl0bGVzPjx0aXRsZT5UZXN0cyBmb3IgUGFy
YW1ldGVyIEluc3RhYmlsaXR5IGFuZCBTdHJ1Y3R1cmFsIENoYW5nZSB3aXRoIFVua25vd24gQ2hh
bmdlIFBvaW50PC90aXRsZT48c2Vjb25kYXJ5LXRpdGxlPkVjb25vbWV0cmljYTwvc2Vjb25kYXJ5
LXRpdGxlPjwvdGl0bGVzPjxwYWdlcz44MjUtNTE8L3BhZ2VzPjx2b2x1bWU+NjE8L3ZvbHVtZT48
ZGF0ZXM+PHllYXI+MTk5MzwveWVhcj48L2RhdGVzPjx1cmxzPjwvdXJscz48L3JlY29yZD48L0Np
dGU+PENpdGU+PEF1dGhvcj5BbmRyZXdzPC9BdXRob3I+PFllYXI+MTk5NDwvWWVhcj48UmVjTnVt
PjIzODwvUmVjTnVtPjxyZWNvcmQ+PHJlYy1udW1iZXI+MjM4PC9yZWMtbnVtYmVyPjxmb3JlaWdu
LWtleXM+PGtleSBhcHA9IkVOIiBkYi1pZD0iZnd6cGZkdDIwNXg5djZlcHJzdnYyNWRweGZ0ZWR4
djB6MGE5IiB0aW1lc3RhbXA9IjAiPjIzODwva2V5PjwvZm9yZWlnbi1rZXlzPjxyZWYtdHlwZSBu
YW1lPSJKb3VybmFsIEFydGljbGUiPjE3PC9yZWYtdHlwZT48Y29udHJpYnV0b3JzPjxhdXRob3Jz
PjxhdXRob3I+RG9uYWxkIFcuIEsuIEFuZHJld3M8L2F1dGhvcj48YXV0aG9yPlcuIFBsb2Jlcmdl
cjwvYXV0aG9yPjwvYXV0aG9ycz48L2NvbnRyaWJ1dG9ycz48dGl0bGVzPjx0aXRsZT5PcHRpbWFs
IHRlc3RzIHdoZW4gYSBudWlzYW5jZSBwYXJhbWV0ZXIgaXMgcHJlc2VudCBvbmx5IHVuZGVyIHRo
ZSBhbHRlcm5hdGl2ZTwvdGl0bGU+PHNlY29uZGFyeS10aXRsZT5FY29ub21ldHJpY2E8L3NlY29u
ZGFyeS10aXRsZT48L3RpdGxlcz48cGFnZXM+MTM4My0xNDE0PC9wYWdlcz48dm9sdW1lPjYyPC92
b2x1bWU+PGRhdGVzPjx5ZWFyPjE5OTQ8L3llYXI+PC9kYXRlcz48dXJscz48L3VybHM+PC9yZWNv
cmQ+PC9DaXRlPjwvRW5kTm90ZT4A
</w:fldData>
        </w:fldChar>
      </w:r>
      <w:r w:rsidR="003D0A32">
        <w:rPr>
          <w:rFonts w:cs="Times New Roman"/>
          <w:color w:val="000000" w:themeColor="text1"/>
          <w:sz w:val="22"/>
        </w:rPr>
        <w:instrText xml:space="preserve"> ADDIN EN.CITE.DATA </w:instrText>
      </w:r>
      <w:r w:rsidR="003D0A32">
        <w:rPr>
          <w:rFonts w:cs="Times New Roman"/>
          <w:color w:val="000000" w:themeColor="text1"/>
          <w:sz w:val="22"/>
        </w:rPr>
      </w:r>
      <w:r w:rsidR="003D0A32">
        <w:rPr>
          <w:rFonts w:cs="Times New Roman"/>
          <w:color w:val="000000" w:themeColor="text1"/>
          <w:sz w:val="22"/>
        </w:rPr>
        <w:fldChar w:fldCharType="end"/>
      </w:r>
      <w:r w:rsidR="00AD55BE" w:rsidRPr="00B0528E">
        <w:rPr>
          <w:rFonts w:cs="Times New Roman"/>
          <w:color w:val="000000" w:themeColor="text1"/>
          <w:sz w:val="22"/>
        </w:rPr>
      </w:r>
      <w:r w:rsidR="00AD55BE" w:rsidRPr="00B0528E">
        <w:rPr>
          <w:rFonts w:cs="Times New Roman"/>
          <w:color w:val="000000" w:themeColor="text1"/>
          <w:sz w:val="22"/>
        </w:rPr>
        <w:fldChar w:fldCharType="separate"/>
      </w:r>
      <w:r w:rsidR="003D0A32">
        <w:rPr>
          <w:rFonts w:cs="Times New Roman"/>
          <w:noProof/>
          <w:color w:val="000000" w:themeColor="text1"/>
          <w:sz w:val="22"/>
        </w:rPr>
        <w:t>(Donald W K Andrews, 1993; Donald W. K. Andrews &amp; Ploberger, 1994; Bai &amp; Perron, 1998, 2003)</w:t>
      </w:r>
      <w:r w:rsidR="00AD55BE" w:rsidRPr="00B0528E">
        <w:rPr>
          <w:rFonts w:cs="Times New Roman"/>
          <w:color w:val="000000" w:themeColor="text1"/>
          <w:sz w:val="22"/>
        </w:rPr>
        <w:fldChar w:fldCharType="end"/>
      </w:r>
      <w:r w:rsidR="00AD55BE" w:rsidRPr="00B0528E">
        <w:rPr>
          <w:rFonts w:cs="Times New Roman"/>
          <w:color w:val="000000" w:themeColor="text1"/>
          <w:sz w:val="22"/>
        </w:rPr>
        <w:t>.</w:t>
      </w:r>
    </w:p>
    <w:p w14:paraId="3915D2D9" w14:textId="030CAB69" w:rsidR="00AD55BE" w:rsidRDefault="00AD55BE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</w:p>
    <w:p w14:paraId="1818875B" w14:textId="77777777" w:rsidR="00CE2A4F" w:rsidRPr="00B0528E" w:rsidRDefault="00CE2A4F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</w:p>
    <w:p w14:paraId="1546A620" w14:textId="3F983DC1" w:rsidR="00AD55BE" w:rsidRPr="00B0528E" w:rsidRDefault="00AD55BE" w:rsidP="00AD55BE">
      <w:pPr>
        <w:shd w:val="clear" w:color="auto" w:fill="FFFFFF" w:themeFill="background1"/>
        <w:spacing w:after="0" w:line="360" w:lineRule="auto"/>
        <w:jc w:val="center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color w:val="000000" w:themeColor="text1"/>
          <w:sz w:val="22"/>
        </w:rPr>
        <w:lastRenderedPageBreak/>
        <w:t xml:space="preserve">Figure </w:t>
      </w:r>
      <w:r w:rsidR="009D3DB9">
        <w:rPr>
          <w:rFonts w:cs="Times New Roman"/>
          <w:color w:val="000000" w:themeColor="text1"/>
          <w:sz w:val="22"/>
        </w:rPr>
        <w:t>3</w:t>
      </w:r>
      <w:r w:rsidRPr="00B0528E">
        <w:rPr>
          <w:rFonts w:cs="Times New Roman"/>
          <w:color w:val="000000" w:themeColor="text1"/>
          <w:sz w:val="22"/>
        </w:rPr>
        <w:tab/>
      </w:r>
      <w:r w:rsidR="00D36E14">
        <w:rPr>
          <w:rFonts w:cs="Times New Roman"/>
          <w:color w:val="000000" w:themeColor="text1"/>
          <w:sz w:val="22"/>
        </w:rPr>
        <w:t>p</w:t>
      </w:r>
      <w:r w:rsidRPr="00B0528E">
        <w:rPr>
          <w:rFonts w:cs="Times New Roman"/>
          <w:color w:val="000000" w:themeColor="text1"/>
          <w:sz w:val="22"/>
        </w:rPr>
        <w:t>-values of the sequential Chow test</w:t>
      </w:r>
      <w:r w:rsidR="00D36E14">
        <w:rPr>
          <w:rFonts w:cs="Times New Roman"/>
          <w:color w:val="000000" w:themeColor="text1"/>
          <w:sz w:val="22"/>
        </w:rPr>
        <w:t xml:space="preserve"> for each observation</w:t>
      </w:r>
    </w:p>
    <w:p w14:paraId="525FE48D" w14:textId="77777777" w:rsidR="00AD55BE" w:rsidRPr="00B0528E" w:rsidRDefault="00AD55BE" w:rsidP="00AD55BE">
      <w:pPr>
        <w:shd w:val="clear" w:color="auto" w:fill="FFFFFF" w:themeFill="background1"/>
        <w:spacing w:after="0" w:line="360" w:lineRule="auto"/>
        <w:jc w:val="center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noProof/>
          <w:color w:val="000000" w:themeColor="text1"/>
          <w:sz w:val="22"/>
        </w:rPr>
        <w:drawing>
          <wp:inline distT="0" distB="0" distL="0" distR="0" wp14:anchorId="24468C21" wp14:editId="417AA4C1">
            <wp:extent cx="3009900" cy="1710298"/>
            <wp:effectExtent l="0" t="0" r="0" b="444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29490" cy="17214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3CFE7A3" w14:textId="42CEF73F" w:rsidR="00AD55BE" w:rsidRPr="00B0528E" w:rsidRDefault="00AD55BE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color w:val="000000" w:themeColor="text1"/>
          <w:sz w:val="22"/>
        </w:rPr>
        <w:t>Therefore</w:t>
      </w:r>
      <w:r w:rsidR="0083052F">
        <w:rPr>
          <w:rFonts w:cs="Times New Roman"/>
          <w:color w:val="000000" w:themeColor="text1"/>
          <w:sz w:val="22"/>
        </w:rPr>
        <w:t>,</w:t>
      </w:r>
      <w:r w:rsidRPr="00B0528E">
        <w:rPr>
          <w:rFonts w:cs="Times New Roman"/>
          <w:color w:val="000000" w:themeColor="text1"/>
          <w:sz w:val="22"/>
        </w:rPr>
        <w:t xml:space="preserve"> we confirm th</w:t>
      </w:r>
      <w:r w:rsidR="0083052F">
        <w:rPr>
          <w:rFonts w:cs="Times New Roman"/>
          <w:color w:val="000000" w:themeColor="text1"/>
          <w:sz w:val="22"/>
        </w:rPr>
        <w:t>e presence of structural changes</w:t>
      </w:r>
      <w:r w:rsidR="004274CE">
        <w:rPr>
          <w:rFonts w:cs="Times New Roman"/>
          <w:color w:val="000000" w:themeColor="text1"/>
          <w:sz w:val="22"/>
        </w:rPr>
        <w:t>,</w:t>
      </w:r>
      <w:r w:rsidR="0083052F">
        <w:rPr>
          <w:rFonts w:cs="Times New Roman"/>
          <w:color w:val="000000" w:themeColor="text1"/>
          <w:sz w:val="22"/>
        </w:rPr>
        <w:t xml:space="preserve"> </w:t>
      </w:r>
      <w:r w:rsidRPr="004274CE">
        <w:rPr>
          <w:rFonts w:cs="Times New Roman"/>
          <w:noProof/>
          <w:color w:val="000000" w:themeColor="text1"/>
          <w:sz w:val="22"/>
        </w:rPr>
        <w:t>and</w:t>
      </w:r>
      <w:r w:rsidRPr="00B0528E">
        <w:rPr>
          <w:rFonts w:cs="Times New Roman"/>
          <w:color w:val="000000" w:themeColor="text1"/>
          <w:sz w:val="22"/>
        </w:rPr>
        <w:t xml:space="preserve"> we consider the forecasts as biased. We </w:t>
      </w:r>
      <w:r w:rsidR="0083052F">
        <w:rPr>
          <w:rFonts w:cs="Times New Roman"/>
          <w:color w:val="000000" w:themeColor="text1"/>
          <w:sz w:val="22"/>
        </w:rPr>
        <w:t>thus</w:t>
      </w:r>
      <w:r w:rsidRPr="00B0528E">
        <w:rPr>
          <w:rFonts w:cs="Times New Roman"/>
          <w:color w:val="000000" w:themeColor="text1"/>
          <w:sz w:val="22"/>
        </w:rPr>
        <w:t xml:space="preserve"> </w:t>
      </w:r>
      <w:r w:rsidR="008072E8">
        <w:rPr>
          <w:rFonts w:cs="Times New Roman"/>
          <w:color w:val="000000" w:themeColor="text1"/>
          <w:sz w:val="22"/>
        </w:rPr>
        <w:t>implement</w:t>
      </w:r>
      <w:r w:rsidRPr="00B0528E">
        <w:rPr>
          <w:rFonts w:cs="Times New Roman"/>
          <w:color w:val="000000" w:themeColor="text1"/>
          <w:sz w:val="22"/>
        </w:rPr>
        <w:t xml:space="preserve"> the </w:t>
      </w:r>
      <w:r w:rsidR="0083052F">
        <w:rPr>
          <w:rFonts w:cs="Times New Roman"/>
          <w:color w:val="000000" w:themeColor="text1"/>
          <w:sz w:val="22"/>
        </w:rPr>
        <w:t xml:space="preserve">EWC </w:t>
      </w:r>
      <w:r w:rsidRPr="00B0528E">
        <w:rPr>
          <w:rFonts w:cs="Times New Roman"/>
          <w:color w:val="000000" w:themeColor="text1"/>
          <w:sz w:val="22"/>
        </w:rPr>
        <w:t xml:space="preserve">method by combining the forecasts by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all data)</m:t>
        </m:r>
      </m:oMath>
      <w:r w:rsidR="008072E8">
        <w:rPr>
          <w:rFonts w:cs="Times New Roman"/>
          <w:color w:val="000000" w:themeColor="text1"/>
          <w:sz w:val="22"/>
        </w:rPr>
        <w:t xml:space="preserve"> with different estimation windows</w:t>
      </w:r>
      <w:r w:rsidRPr="00B0528E">
        <w:rPr>
          <w:rFonts w:cs="Times New Roman"/>
          <w:color w:val="000000" w:themeColor="text1"/>
          <w:sz w:val="22"/>
        </w:rPr>
        <w:t xml:space="preserve">. </w:t>
      </w:r>
      <w:r w:rsidR="0083052F">
        <w:rPr>
          <w:rFonts w:cs="Times New Roman"/>
          <w:color w:val="000000" w:themeColor="text1"/>
          <w:sz w:val="22"/>
        </w:rPr>
        <w:t>For example</w:t>
      </w:r>
      <w:r w:rsidRPr="00B0528E">
        <w:rPr>
          <w:rFonts w:cs="Times New Roman"/>
          <w:color w:val="000000" w:themeColor="text1"/>
          <w:sz w:val="22"/>
        </w:rPr>
        <w:t xml:space="preserve">, we estimate the model using the </w:t>
      </w:r>
      <w:r w:rsidR="008072E8">
        <w:rPr>
          <w:rFonts w:cs="Times New Roman"/>
          <w:color w:val="000000" w:themeColor="text1"/>
          <w:sz w:val="22"/>
        </w:rPr>
        <w:t>data [</w:t>
      </w:r>
      <w:r w:rsidRPr="00B0528E">
        <w:rPr>
          <w:rFonts w:cs="Times New Roman"/>
          <w:color w:val="000000" w:themeColor="text1"/>
          <w:sz w:val="22"/>
        </w:rPr>
        <w:t>1</w:t>
      </w:r>
      <w:r w:rsidR="008072E8">
        <w:rPr>
          <w:rFonts w:cs="Times New Roman"/>
          <w:color w:val="000000" w:themeColor="text1"/>
          <w:sz w:val="22"/>
        </w:rPr>
        <w:t xml:space="preserve">, </w:t>
      </w:r>
      <w:r w:rsidRPr="00B0528E">
        <w:rPr>
          <w:rFonts w:cs="Times New Roman"/>
          <w:color w:val="000000" w:themeColor="text1"/>
          <w:sz w:val="22"/>
        </w:rPr>
        <w:t>75</w:t>
      </w:r>
      <w:r w:rsidR="008072E8">
        <w:rPr>
          <w:rFonts w:cs="Times New Roman"/>
          <w:color w:val="000000" w:themeColor="text1"/>
          <w:sz w:val="22"/>
        </w:rPr>
        <w:t>]</w:t>
      </w:r>
      <w:r w:rsidRPr="00B0528E">
        <w:rPr>
          <w:rFonts w:cs="Times New Roman"/>
          <w:color w:val="000000" w:themeColor="text1"/>
          <w:sz w:val="22"/>
        </w:rPr>
        <w:t>, and generate the forecasts which are subject to the full bias (referred</w:t>
      </w:r>
      <w:r w:rsidR="004274CE">
        <w:rPr>
          <w:rFonts w:cs="Times New Roman"/>
          <w:color w:val="000000" w:themeColor="text1"/>
          <w:sz w:val="22"/>
        </w:rPr>
        <w:t xml:space="preserve"> to</w:t>
      </w:r>
      <w:r w:rsidRPr="00B0528E">
        <w:rPr>
          <w:rFonts w:cs="Times New Roman"/>
          <w:color w:val="000000" w:themeColor="text1"/>
          <w:sz w:val="22"/>
        </w:rPr>
        <w:t xml:space="preserve"> as </w:t>
      </w:r>
      <m:oMath>
        <m:sSub>
          <m:sSub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2"/>
              </w:rPr>
              <m:t>f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2"/>
              </w:rPr>
              <m:t>1</m:t>
            </m:r>
          </m:sub>
        </m:sSub>
      </m:oMath>
      <w:r w:rsidRPr="005816CD">
        <w:rPr>
          <w:rFonts w:cs="Times New Roman"/>
          <w:noProof/>
          <w:color w:val="000000" w:themeColor="text1"/>
          <w:sz w:val="22"/>
        </w:rPr>
        <w:t xml:space="preserve">). </w:t>
      </w:r>
      <w:r w:rsidRPr="005816CD">
        <w:rPr>
          <w:rFonts w:cs="Times New Roman"/>
          <w:color w:val="000000" w:themeColor="text1"/>
          <w:sz w:val="22"/>
        </w:rPr>
        <w:t>W</w:t>
      </w:r>
      <w:r w:rsidRPr="00B0528E">
        <w:rPr>
          <w:rFonts w:cs="Times New Roman"/>
          <w:color w:val="000000" w:themeColor="text1"/>
          <w:sz w:val="22"/>
        </w:rPr>
        <w:t xml:space="preserve">e then estimate the model </w:t>
      </w:r>
      <w:r w:rsidR="008072E8" w:rsidRPr="00B0528E">
        <w:rPr>
          <w:rFonts w:cs="Times New Roman"/>
          <w:color w:val="000000" w:themeColor="text1"/>
          <w:sz w:val="22"/>
        </w:rPr>
        <w:t xml:space="preserve">using the </w:t>
      </w:r>
      <w:r w:rsidR="008072E8">
        <w:rPr>
          <w:rFonts w:cs="Times New Roman"/>
          <w:color w:val="000000" w:themeColor="text1"/>
          <w:sz w:val="22"/>
        </w:rPr>
        <w:t xml:space="preserve">data [2, </w:t>
      </w:r>
      <w:r w:rsidR="008072E8" w:rsidRPr="00B0528E">
        <w:rPr>
          <w:rFonts w:cs="Times New Roman"/>
          <w:color w:val="000000" w:themeColor="text1"/>
          <w:sz w:val="22"/>
        </w:rPr>
        <w:t>75</w:t>
      </w:r>
      <w:r w:rsidR="008072E8">
        <w:rPr>
          <w:rFonts w:cs="Times New Roman"/>
          <w:color w:val="000000" w:themeColor="text1"/>
          <w:sz w:val="22"/>
        </w:rPr>
        <w:t>]</w:t>
      </w:r>
      <w:r w:rsidR="008072E8" w:rsidRPr="00B0528E">
        <w:rPr>
          <w:rFonts w:cs="Times New Roman"/>
          <w:color w:val="000000" w:themeColor="text1"/>
          <w:sz w:val="22"/>
        </w:rPr>
        <w:t>,</w:t>
      </w:r>
      <w:r w:rsidR="008072E8">
        <w:rPr>
          <w:rFonts w:cs="Times New Roman"/>
          <w:color w:val="000000" w:themeColor="text1"/>
          <w:sz w:val="22"/>
        </w:rPr>
        <w:t xml:space="preserve"> </w:t>
      </w:r>
      <w:r w:rsidRPr="00B0528E">
        <w:rPr>
          <w:rFonts w:cs="Times New Roman"/>
          <w:color w:val="000000" w:themeColor="text1"/>
          <w:sz w:val="22"/>
        </w:rPr>
        <w:t xml:space="preserve">and generate a second set of forecasts (referred </w:t>
      </w:r>
      <w:r w:rsidR="004274CE">
        <w:rPr>
          <w:rFonts w:cs="Times New Roman"/>
          <w:color w:val="000000" w:themeColor="text1"/>
          <w:sz w:val="22"/>
        </w:rPr>
        <w:t xml:space="preserve">to </w:t>
      </w:r>
      <w:r w:rsidRPr="00B0528E">
        <w:rPr>
          <w:rFonts w:cs="Times New Roman"/>
          <w:color w:val="000000" w:themeColor="text1"/>
          <w:sz w:val="22"/>
        </w:rPr>
        <w:t xml:space="preserve">as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2"/>
              </w:rPr>
              <m:t>f</m:t>
            </m: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2"/>
              </w:rPr>
            </m:ctrlP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2"/>
              </w:rPr>
              <m:t>2</m:t>
            </m: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2"/>
              </w:rPr>
            </m:ctrlPr>
          </m:sub>
        </m:sSub>
      </m:oMath>
      <w:r w:rsidRPr="005816CD">
        <w:rPr>
          <w:rFonts w:cs="Times New Roman"/>
          <w:noProof/>
          <w:color w:val="000000" w:themeColor="text1"/>
          <w:sz w:val="22"/>
        </w:rPr>
        <w:t>)</w:t>
      </w:r>
      <w:r w:rsidR="004274CE" w:rsidRPr="005816CD">
        <w:rPr>
          <w:rFonts w:cs="Times New Roman"/>
          <w:noProof/>
          <w:color w:val="000000" w:themeColor="text1"/>
          <w:sz w:val="22"/>
        </w:rPr>
        <w:t>,</w:t>
      </w:r>
      <w:r w:rsidRPr="005816CD">
        <w:rPr>
          <w:rFonts w:cs="Times New Roman"/>
          <w:noProof/>
          <w:color w:val="000000" w:themeColor="text1"/>
          <w:sz w:val="22"/>
        </w:rPr>
        <w:t xml:space="preserve"> </w:t>
      </w:r>
      <w:r w:rsidR="004274CE" w:rsidRPr="005816CD">
        <w:rPr>
          <w:rFonts w:cs="Times New Roman"/>
          <w:noProof/>
          <w:color w:val="000000" w:themeColor="text1"/>
          <w:sz w:val="22"/>
        </w:rPr>
        <w:t>an</w:t>
      </w:r>
      <w:r w:rsidR="004274CE">
        <w:rPr>
          <w:rFonts w:cs="Times New Roman"/>
          <w:noProof/>
          <w:color w:val="000000" w:themeColor="text1"/>
          <w:sz w:val="22"/>
        </w:rPr>
        <w:t>d</w:t>
      </w:r>
      <w:r w:rsidRPr="00B0528E">
        <w:rPr>
          <w:rFonts w:cs="Times New Roman"/>
          <w:color w:val="000000" w:themeColor="text1"/>
          <w:sz w:val="22"/>
        </w:rPr>
        <w:t xml:space="preserve"> so forth. The forecasts including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f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2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 xml:space="preserve">, 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f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3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 xml:space="preserve">, and 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f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s</m:t>
            </m:r>
          </m:sub>
        </m:sSub>
      </m:oMath>
      <w:r w:rsidRPr="003E139F">
        <w:rPr>
          <w:rFonts w:cs="Times New Roman"/>
          <w:color w:val="000000" w:themeColor="text1"/>
          <w:sz w:val="22"/>
        </w:rPr>
        <w:t xml:space="preserve"> are less biased compared to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f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1</m:t>
            </m:r>
          </m:sub>
        </m:sSub>
      </m:oMath>
      <w:r w:rsidRPr="003E139F">
        <w:rPr>
          <w:rFonts w:cs="Times New Roman"/>
          <w:color w:val="000000" w:themeColor="text1"/>
          <w:sz w:val="22"/>
        </w:rPr>
        <w:t xml:space="preserve"> but associated with inflated forecast</w:t>
      </w:r>
      <w:r w:rsidR="003336FE" w:rsidRPr="003E139F">
        <w:rPr>
          <w:rFonts w:cs="Times New Roman"/>
          <w:color w:val="000000" w:themeColor="text1"/>
          <w:sz w:val="22"/>
        </w:rPr>
        <w:t xml:space="preserve"> </w:t>
      </w:r>
      <w:r w:rsidRPr="003E139F">
        <w:rPr>
          <w:rFonts w:cs="Times New Roman"/>
          <w:color w:val="000000" w:themeColor="text1"/>
          <w:sz w:val="22"/>
        </w:rPr>
        <w:t xml:space="preserve">error variance </w:t>
      </w:r>
      <w:r w:rsidR="008072E8" w:rsidRPr="003E139F">
        <w:rPr>
          <w:rFonts w:cs="Times New Roman"/>
          <w:color w:val="000000" w:themeColor="text1"/>
          <w:sz w:val="22"/>
        </w:rPr>
        <w:t>as</w:t>
      </w:r>
      <w:r w:rsidRPr="003E139F">
        <w:rPr>
          <w:rFonts w:cs="Times New Roman"/>
          <w:color w:val="000000" w:themeColor="text1"/>
          <w:sz w:val="22"/>
        </w:rPr>
        <w:t xml:space="preserve"> they were generated </w:t>
      </w:r>
      <w:r w:rsidR="008072E8" w:rsidRPr="003E139F">
        <w:rPr>
          <w:rFonts w:cs="Times New Roman"/>
          <w:color w:val="000000" w:themeColor="text1"/>
          <w:sz w:val="22"/>
        </w:rPr>
        <w:t>using</w:t>
      </w:r>
      <w:r w:rsidR="008072E8">
        <w:rPr>
          <w:rFonts w:cs="Times New Roman"/>
          <w:color w:val="000000" w:themeColor="text1"/>
          <w:sz w:val="22"/>
        </w:rPr>
        <w:t xml:space="preserve"> </w:t>
      </w:r>
      <w:r w:rsidRPr="00B0528E">
        <w:rPr>
          <w:rFonts w:cs="Times New Roman"/>
          <w:color w:val="000000" w:themeColor="text1"/>
          <w:sz w:val="22"/>
        </w:rPr>
        <w:t xml:space="preserve">less information. </w:t>
      </w:r>
      <w:r w:rsidR="003336FE">
        <w:rPr>
          <w:rFonts w:cs="Times New Roman"/>
          <w:color w:val="000000" w:themeColor="text1"/>
          <w:sz w:val="22"/>
        </w:rPr>
        <w:t>In this example, w</w:t>
      </w:r>
      <w:r w:rsidRPr="00B0528E">
        <w:rPr>
          <w:rFonts w:cs="Times New Roman"/>
          <w:color w:val="000000" w:themeColor="text1"/>
          <w:sz w:val="22"/>
        </w:rPr>
        <w:t xml:space="preserve">e arbitrarily choose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s</m:t>
        </m:r>
      </m:oMath>
      <w:r w:rsidRPr="00B0528E">
        <w:rPr>
          <w:rFonts w:cs="Times New Roman"/>
          <w:color w:val="000000" w:themeColor="text1"/>
          <w:sz w:val="22"/>
        </w:rPr>
        <w:t xml:space="preserve"> to be </w:t>
      </w:r>
      <w:r w:rsidR="003336FE">
        <w:rPr>
          <w:rFonts w:cs="Times New Roman"/>
          <w:color w:val="000000" w:themeColor="text1"/>
          <w:sz w:val="22"/>
        </w:rPr>
        <w:t>60</w:t>
      </w:r>
      <w:r w:rsidRPr="00B0528E">
        <w:rPr>
          <w:rFonts w:cs="Times New Roman"/>
          <w:color w:val="000000" w:themeColor="text1"/>
          <w:sz w:val="22"/>
        </w:rPr>
        <w:t xml:space="preserve">, which gives us 60 sets of forecasts. </w:t>
      </w:r>
      <w:r w:rsidR="00567AF2">
        <w:rPr>
          <w:rFonts w:cs="Times New Roman"/>
          <w:color w:val="000000" w:themeColor="text1"/>
          <w:sz w:val="22"/>
        </w:rPr>
        <w:t>We obtain t</w:t>
      </w:r>
      <w:r w:rsidRPr="00B0528E">
        <w:rPr>
          <w:rFonts w:cs="Times New Roman"/>
          <w:color w:val="000000" w:themeColor="text1"/>
          <w:sz w:val="22"/>
        </w:rPr>
        <w:t xml:space="preserve">he final forecasts as the average of </w:t>
      </w:r>
      <w:r w:rsidR="00567AF2">
        <w:rPr>
          <w:rFonts w:cs="Times New Roman"/>
          <w:color w:val="000000" w:themeColor="text1"/>
          <w:sz w:val="22"/>
        </w:rPr>
        <w:t>the</w:t>
      </w:r>
      <w:r w:rsidRPr="00B0528E">
        <w:rPr>
          <w:rFonts w:cs="Times New Roman"/>
          <w:color w:val="000000" w:themeColor="text1"/>
          <w:sz w:val="22"/>
        </w:rPr>
        <w:t xml:space="preserve"> 60 sets of forecasts. </w:t>
      </w:r>
      <w:r w:rsidR="00567AF2">
        <w:rPr>
          <w:rFonts w:cs="Times New Roman"/>
          <w:color w:val="000000" w:themeColor="text1"/>
          <w:sz w:val="22"/>
        </w:rPr>
        <w:t xml:space="preserve">We refer this model as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EWC).</m:t>
        </m:r>
      </m:oMath>
      <w:r w:rsidR="00567AF2">
        <w:rPr>
          <w:rFonts w:cs="Times New Roman"/>
          <w:color w:val="000000" w:themeColor="text1"/>
          <w:sz w:val="22"/>
        </w:rPr>
        <w:t xml:space="preserve"> </w:t>
      </w:r>
      <w:r w:rsidRPr="00B0528E">
        <w:rPr>
          <w:rFonts w:cs="Times New Roman"/>
          <w:color w:val="000000" w:themeColor="text1"/>
          <w:sz w:val="22"/>
        </w:rPr>
        <w:t xml:space="preserve">Figure </w:t>
      </w:r>
      <w:r w:rsidR="009D3DB9">
        <w:rPr>
          <w:rFonts w:cs="Times New Roman"/>
          <w:color w:val="000000" w:themeColor="text1"/>
          <w:sz w:val="22"/>
        </w:rPr>
        <w:t>4</w:t>
      </w:r>
      <w:r w:rsidRPr="00B0528E">
        <w:rPr>
          <w:rFonts w:cs="Times New Roman"/>
          <w:color w:val="000000" w:themeColor="text1"/>
          <w:sz w:val="22"/>
        </w:rPr>
        <w:t xml:space="preserve"> </w:t>
      </w:r>
      <w:r w:rsidR="003336FE">
        <w:rPr>
          <w:rFonts w:cs="Times New Roman"/>
          <w:color w:val="000000" w:themeColor="text1"/>
          <w:sz w:val="22"/>
        </w:rPr>
        <w:t>shows</w:t>
      </w:r>
      <w:r w:rsidRPr="00B0528E">
        <w:rPr>
          <w:rFonts w:cs="Times New Roman"/>
          <w:color w:val="000000" w:themeColor="text1"/>
          <w:sz w:val="22"/>
        </w:rPr>
        <w:t xml:space="preserve"> </w:t>
      </w:r>
      <w:r w:rsidR="00567AF2">
        <w:rPr>
          <w:rFonts w:cs="Times New Roman"/>
          <w:color w:val="000000" w:themeColor="text1"/>
          <w:sz w:val="22"/>
        </w:rPr>
        <w:t>its</w:t>
      </w:r>
      <w:r w:rsidRPr="00B0528E">
        <w:rPr>
          <w:rFonts w:cs="Times New Roman"/>
          <w:color w:val="000000" w:themeColor="text1"/>
          <w:sz w:val="22"/>
        </w:rPr>
        <w:t xml:space="preserve"> forecasts (</w:t>
      </w:r>
      <w:r w:rsidR="00567AF2">
        <w:rPr>
          <w:rFonts w:cs="Times New Roman"/>
          <w:color w:val="000000" w:themeColor="text1"/>
          <w:sz w:val="22"/>
        </w:rPr>
        <w:t xml:space="preserve">e.g., </w:t>
      </w:r>
      <w:proofErr w:type="spellStart"/>
      <w:r w:rsidRPr="003336FE">
        <w:rPr>
          <w:rFonts w:cs="Times New Roman"/>
          <w:color w:val="000000" w:themeColor="text1"/>
          <w:sz w:val="22"/>
        </w:rPr>
        <w:t>ybar_EWC</w:t>
      </w:r>
      <w:proofErr w:type="spellEnd"/>
      <w:r w:rsidRPr="00B0528E">
        <w:rPr>
          <w:rFonts w:cs="Times New Roman"/>
          <w:color w:val="000000" w:themeColor="text1"/>
          <w:sz w:val="22"/>
        </w:rPr>
        <w:t xml:space="preserve">). Table 1 shows </w:t>
      </w:r>
      <w:r w:rsidR="00567AF2">
        <w:rPr>
          <w:rFonts w:cs="Times New Roman"/>
          <w:color w:val="000000" w:themeColor="text1"/>
          <w:sz w:val="22"/>
        </w:rPr>
        <w:t>its</w:t>
      </w:r>
      <w:r w:rsidRPr="00B0528E">
        <w:rPr>
          <w:rFonts w:cs="Times New Roman"/>
          <w:color w:val="000000" w:themeColor="text1"/>
          <w:sz w:val="22"/>
        </w:rPr>
        <w:t xml:space="preserve"> forecast performance (e.g., 0. 86</w:t>
      </w:r>
      <w:r w:rsidR="003336FE">
        <w:rPr>
          <w:rFonts w:cs="Times New Roman"/>
          <w:color w:val="000000" w:themeColor="text1"/>
          <w:sz w:val="22"/>
        </w:rPr>
        <w:t xml:space="preserve"> </w:t>
      </w:r>
      <w:r w:rsidRPr="00B0528E">
        <w:rPr>
          <w:rFonts w:cs="Times New Roman"/>
          <w:color w:val="000000" w:themeColor="text1"/>
          <w:sz w:val="22"/>
        </w:rPr>
        <w:t xml:space="preserve">for MAE, 0. 80 for MSE, 14.2% for MAPE, and 15.4% for SMAPE).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EWC)</m:t>
        </m:r>
      </m:oMath>
      <w:r w:rsidR="00567AF2">
        <w:rPr>
          <w:rFonts w:cs="Times New Roman"/>
          <w:color w:val="000000" w:themeColor="text1"/>
          <w:sz w:val="22"/>
        </w:rPr>
        <w:t xml:space="preserve"> </w:t>
      </w:r>
      <w:r w:rsidRPr="00B0528E">
        <w:rPr>
          <w:rFonts w:cs="Times New Roman"/>
          <w:color w:val="000000" w:themeColor="text1"/>
          <w:sz w:val="22"/>
        </w:rPr>
        <w:t xml:space="preserve">outperforms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all data).</m:t>
        </m:r>
      </m:oMath>
      <w:r w:rsidR="00847BCC">
        <w:rPr>
          <w:rFonts w:cs="Times New Roman"/>
          <w:color w:val="000000" w:themeColor="text1"/>
          <w:sz w:val="22"/>
        </w:rPr>
        <w:t>.</w:t>
      </w:r>
      <w:r w:rsidRPr="00B0528E">
        <w:rPr>
          <w:rFonts w:cs="Times New Roman"/>
          <w:color w:val="000000" w:themeColor="text1"/>
          <w:sz w:val="22"/>
        </w:rPr>
        <w:t xml:space="preserve"> </w:t>
      </w:r>
    </w:p>
    <w:p w14:paraId="19F64011" w14:textId="77777777" w:rsidR="00AD55BE" w:rsidRPr="00B0528E" w:rsidRDefault="00AD55BE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</w:p>
    <w:p w14:paraId="17049C94" w14:textId="27F772E8" w:rsidR="00AD55BE" w:rsidRPr="00B0528E" w:rsidRDefault="00AD55BE" w:rsidP="00AD55BE">
      <w:pPr>
        <w:shd w:val="clear" w:color="auto" w:fill="FFFFFF" w:themeFill="background1"/>
        <w:spacing w:after="0" w:line="360" w:lineRule="auto"/>
        <w:jc w:val="center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color w:val="000000" w:themeColor="text1"/>
          <w:sz w:val="22"/>
        </w:rPr>
        <w:t xml:space="preserve">Figure </w:t>
      </w:r>
      <w:r w:rsidR="009D3DB9">
        <w:rPr>
          <w:rFonts w:cs="Times New Roman"/>
          <w:color w:val="000000" w:themeColor="text1"/>
          <w:sz w:val="22"/>
        </w:rPr>
        <w:t>4</w:t>
      </w:r>
      <w:r w:rsidRPr="00B0528E">
        <w:rPr>
          <w:rFonts w:cs="Times New Roman"/>
          <w:color w:val="000000" w:themeColor="text1"/>
          <w:sz w:val="22"/>
        </w:rPr>
        <w:t>.</w:t>
      </w:r>
      <w:r w:rsidRPr="00B0528E">
        <w:rPr>
          <w:rFonts w:cs="Times New Roman"/>
          <w:color w:val="000000" w:themeColor="text1"/>
          <w:sz w:val="22"/>
        </w:rPr>
        <w:tab/>
      </w:r>
      <w:r w:rsidR="009D3DB9">
        <w:rPr>
          <w:rFonts w:cs="Times New Roman"/>
          <w:color w:val="000000" w:themeColor="text1"/>
          <w:sz w:val="22"/>
        </w:rPr>
        <w:t xml:space="preserve">The predictions and forecasts by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EWC).</m:t>
        </m:r>
      </m:oMath>
    </w:p>
    <w:p w14:paraId="26F7896C" w14:textId="484FA251" w:rsidR="00AD55BE" w:rsidRDefault="009F7BE8" w:rsidP="009F7BE8">
      <w:pPr>
        <w:shd w:val="clear" w:color="auto" w:fill="FFFFFF" w:themeFill="background1"/>
        <w:spacing w:after="0" w:line="360" w:lineRule="auto"/>
        <w:ind w:left="-284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noProof/>
          <w:color w:val="000000" w:themeColor="text1"/>
          <w:sz w:val="22"/>
          <w:lang w:eastAsia="en-GB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190F66FE" wp14:editId="6B3BBFB8">
                <wp:simplePos x="0" y="0"/>
                <wp:positionH relativeFrom="column">
                  <wp:posOffset>169545</wp:posOffset>
                </wp:positionH>
                <wp:positionV relativeFrom="paragraph">
                  <wp:posOffset>100330</wp:posOffset>
                </wp:positionV>
                <wp:extent cx="1296670" cy="1921510"/>
                <wp:effectExtent l="0" t="0" r="17780" b="21590"/>
                <wp:wrapNone/>
                <wp:docPr id="22" name="Rectangle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96670" cy="1921510"/>
                        </a:xfrm>
                        <a:prstGeom prst="rect">
                          <a:avLst/>
                        </a:prstGeom>
                        <a:solidFill>
                          <a:srgbClr val="5B9BD5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BC963F0" id="Rectangle 22" o:spid="_x0000_s1026" style="position:absolute;margin-left:13.35pt;margin-top:7.9pt;width:102.1pt;height:151.3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EOL0ngIAAJEFAAAOAAAAZHJzL2Uyb0RvYy54bWysVMFu2zAMvQ/YPwi6r46NpF2COkXaosOA&#10;oi3aDj0rshQbkCWNUuJkXz9Ksp2gK3YYloNCieQj+Uzy8mrfKrIT4BqjS5qfTSgRmpuq0ZuS/ni9&#10;+/KVEueZrpgyWpT0IBy9Wn7+dNnZhShMbVQlgCCIdovOlrT23i6yzPFatMydGSs0KqWBlnm8wiar&#10;gHWI3qqsmEzOs85AZcFw4Ry+3iYlXUZ8KQX3j1I64YkqKebm4wnxXIczW16yxQaYrRvep8H+IYuW&#10;NRqDjlC3zDOyheYPqLbhYJyR/oybNjNSNlzEGrCafPKumpeaWRFrQXKcHWly/w+WP+yegDRVSYuC&#10;Es1a/EbPyBrTGyUIviFBnXULtHuxT9DfHIqh2r2ENvxjHWQfST2MpIq9Jxwf82J+fn6B3HPU5fMi&#10;n+WR9uzobsH5b8K0JAglBYwfyWS7e+cxJJoOJiGaM6qp7hql4gU26xsFZMfwC8+u59e3s+SrbM3S&#10;K2YwzUMhiOOSeZKPOFmoMVUVJX9QIqAr/Swk0oN1FBE2NqYYAzLOhfZ5UtWsEn0eE/wNEUMrB48Y&#10;MwIGZIn5j9g9wGCZQAbslHhvH1xF7OvRefK3xJLz6BEjG+1H57bRBj4CUFhVHznZY/on1ARxbaoD&#10;Ng+YNFXO8rsGP+A9c/6JAY4RfnRcDf4RD6lMV1LTS5TUBn599B7ssbtRS0mHY1lS93PLQFCivmvs&#10;+3k+nYY5jpfp7KLAC5xq1qcavW1vDPZFjkvI8igGe68GUYJp33CDrEJUVDHNMXZJuYfhcuPTusAd&#10;xMVqFc1wdi3z9/rF8gAeWA0N+rp/Y2D7LvY4AA9mGGG2eNfMyTZ4arPaeiOb2OlHXnu+ce5j4/Q7&#10;KiyW03u0Om7S5W8AAAD//wMAUEsDBBQABgAIAAAAIQDnloa74AAAAAkBAAAPAAAAZHJzL2Rvd25y&#10;ZXYueG1sTI9BS8NAEIXvgv9hGcGb3SS1tYnZFBECRaRiU+p1m4xJMDsbdrdt/PeOJz3Oe48338vX&#10;kxnEGZ3vLSmIZxEIpNo2PbUK9lV5twLhg6ZGD5ZQwTd6WBfXV7nOGnuhdzzvQiu4hHymFXQhjJmU&#10;vu7QaD+zIxJ7n9YZHfh0rWycvnC5GWQSRUtpdE/8odMjPndYf+1ORsEh3m7KpKzcInVjmW7ePl5f&#10;KlLq9mZ6egQRcAp/YfjFZ3QomOloT9R4MShIlg+cZH3BC9hP5lEK4qhgHq/uQRa5/L+g+AEAAP//&#10;AwBQSwECLQAUAAYACAAAACEAtoM4kv4AAADhAQAAEwAAAAAAAAAAAAAAAAAAAAAAW0NvbnRlbnRf&#10;VHlwZXNdLnhtbFBLAQItABQABgAIAAAAIQA4/SH/1gAAAJQBAAALAAAAAAAAAAAAAAAAAC8BAABf&#10;cmVscy8ucmVsc1BLAQItABQABgAIAAAAIQBTEOL0ngIAAJEFAAAOAAAAAAAAAAAAAAAAAC4CAABk&#10;cnMvZTJvRG9jLnhtbFBLAQItABQABgAIAAAAIQDnloa74AAAAAkBAAAPAAAAAAAAAAAAAAAAAPgE&#10;AABkcnMvZG93bnJldi54bWxQSwUGAAAAAAQABADzAAAABQYAAAAA&#10;" fillcolor="#5b9bd5" strokecolor="#1f3763 [1604]" strokeweight="1pt">
                <v:fill opacity="8481f"/>
              </v:rect>
            </w:pict>
          </mc:Fallback>
        </mc:AlternateContent>
      </w:r>
      <w:r w:rsidRPr="00B0528E">
        <w:rPr>
          <w:rFonts w:cs="Times New Roman"/>
          <w:noProof/>
          <w:color w:val="000000" w:themeColor="text1"/>
          <w:sz w:val="22"/>
          <w:lang w:eastAsia="en-GB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2D334A6E" wp14:editId="011DB1D4">
                <wp:simplePos x="0" y="0"/>
                <wp:positionH relativeFrom="column">
                  <wp:posOffset>2818130</wp:posOffset>
                </wp:positionH>
                <wp:positionV relativeFrom="paragraph">
                  <wp:posOffset>105410</wp:posOffset>
                </wp:positionV>
                <wp:extent cx="1377950" cy="1927225"/>
                <wp:effectExtent l="0" t="0" r="12700" b="15875"/>
                <wp:wrapNone/>
                <wp:docPr id="25" name="Rectangle 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77950" cy="1927225"/>
                        </a:xfrm>
                        <a:prstGeom prst="rect">
                          <a:avLst/>
                        </a:prstGeom>
                        <a:solidFill>
                          <a:srgbClr val="FFC000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EC1DFD3" id="Rectangle 25" o:spid="_x0000_s1026" style="position:absolute;margin-left:221.9pt;margin-top:8.3pt;width:108.5pt;height:151.75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gTGqnwIAAJEFAAAOAAAAZHJzL2Uyb0RvYy54bWysVEtv2zAMvg/YfxB0X/1YsjRBnSJIkWFA&#10;0RZth54VWYoNyJJGKa/9+lGS4wRdT8MuMimSH0X6I29uD50iOwGuNbqixVVOidDc1K3eVPTn6+rL&#10;NSXOM10zZbSo6FE4ejv//Olmb2eiNI1RtQCCINrN9raijfd2lmWON6Jj7spYodEoDXTMowqbrAa2&#10;R/ROZWWef8v2BmoLhgvn8PYuGek84kspuH+U0glPVEXxbT6eEM91OLP5DZttgNmm5f0z2D+8omOt&#10;xqQD1B3zjGyh/QuqazkYZ6S/4qbLjJQtF7EGrKbI31Xz0jArYi3YHGeHNrn/B8sfdk9A2rqi5ZgS&#10;zTr8R8/YNaY3ShC8wwbtrZuh34t9gl5zKIZqDxK68MU6yCE29Tg0VRw84XhZfJ1MpmPsPUdbMS0n&#10;ZULNzuEWnP8uTEeCUFHA/LGZbHfvPKZE15NLyOaMautVq1RUYLNeKiA7hn94tVrmeZ5ilW1Yui3K&#10;6agIhSCOS+5JPuNkocZUVZT8UYmArvSzkNgerKOMsJGYYkjIOBfaF8nUsFqkjGN8ReRWyBioHCJi&#10;zggYkCW+f8DuAU6eCeSEnR7e+4dQEXk9BKd6hzQfBQ8RMbPRfgjuWm3go8oUVtVnTv74/IvWBHFt&#10;6iOSB0yaKmf5qsUfeM+cf2KAY4Q/HVeDf8RDKrOvqOklShoDvz+6D/7IbrRSssexrKj7tWUgKFE/&#10;NPJ+WoxGYY6jMhpPSlTg0rK+tOhttzTIiwKXkOVRDP5enUQJpnvDDbIIWdHENMfcFeUeTsrSp3WB&#10;O4iLxSK64exa5u/1i+UBPHQ1EPT18MbA9iz2OAAP5jTCbPaOzMk3RGqz2Hoj28j0c1/7fuPcR+L0&#10;Oyoslks9ep036fwPAAAA//8DAFBLAwQUAAYACAAAACEAaZPvlt8AAAAKAQAADwAAAGRycy9kb3du&#10;cmV2LnhtbEyPwU7DMBBE70j8g7VIXBC1m1QGhThVQXDIqaL0ws2JlyQitiPbbcLfs5zocXZGM2/L&#10;7WJHdsYQB+8UrFcCGLrWm8F1Co4fb/ePwGLSzujRO1TwgxG21fVVqQvjZ/eO50PqGJW4WGgFfUpT&#10;wXlse7Q6rvyEjrwvH6xOJEPHTdAzlduRZ0JIbvXgaKHXE7702H4fTlZB9vA878djeK1Ds2vzu7qe&#10;+f5TqdubZfcELOGS/sPwh0/oUBFT40/ORDYq2GxyQk9kSAmMAlIKOjQK8kysgVclv3yh+gUAAP//&#10;AwBQSwECLQAUAAYACAAAACEAtoM4kv4AAADhAQAAEwAAAAAAAAAAAAAAAAAAAAAAW0NvbnRlbnRf&#10;VHlwZXNdLnhtbFBLAQItABQABgAIAAAAIQA4/SH/1gAAAJQBAAALAAAAAAAAAAAAAAAAAC8BAABf&#10;cmVscy8ucmVsc1BLAQItABQABgAIAAAAIQAGgTGqnwIAAJEFAAAOAAAAAAAAAAAAAAAAAC4CAABk&#10;cnMvZTJvRG9jLnhtbFBLAQItABQABgAIAAAAIQBpk++W3wAAAAoBAAAPAAAAAAAAAAAAAAAAAPkE&#10;AABkcnMvZG93bnJldi54bWxQSwUGAAAAAAQABADzAAAABQYAAAAA&#10;" fillcolor="#ffc000" strokecolor="#1f3763 [1604]" strokeweight="1pt">
                <v:fill opacity="8481f"/>
              </v:rect>
            </w:pict>
          </mc:Fallback>
        </mc:AlternateContent>
      </w:r>
      <w:r w:rsidRPr="00B0528E">
        <w:rPr>
          <w:rFonts w:cs="Times New Roman"/>
          <w:noProof/>
          <w:color w:val="000000" w:themeColor="text1"/>
          <w:sz w:val="22"/>
          <w:lang w:eastAsia="en-GB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5CE32CFA" wp14:editId="264D5E0C">
                <wp:simplePos x="0" y="0"/>
                <wp:positionH relativeFrom="column">
                  <wp:posOffset>4190365</wp:posOffset>
                </wp:positionH>
                <wp:positionV relativeFrom="paragraph">
                  <wp:posOffset>106045</wp:posOffset>
                </wp:positionV>
                <wp:extent cx="1423035" cy="1914525"/>
                <wp:effectExtent l="0" t="0" r="24765" b="28575"/>
                <wp:wrapNone/>
                <wp:docPr id="42" name="Rectangle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23035" cy="1914525"/>
                        </a:xfrm>
                        <a:prstGeom prst="rect">
                          <a:avLst/>
                        </a:prstGeom>
                        <a:solidFill>
                          <a:srgbClr val="C00000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75B77CB" id="Rectangle 42" o:spid="_x0000_s1026" style="position:absolute;margin-left:329.95pt;margin-top:8.35pt;width:112.05pt;height:150.75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arDcmgIAAJEFAAAOAAAAZHJzL2Uyb0RvYy54bWysVE1v2zAMvQ/YfxB0Xx27ybYGdYogRYcB&#10;RVu0HXpWZCkWIEsapcTJfv0oyXGDtqdhOSiUSD5++JGXV/tOk50Ar6ypaXk2oUQYbhtlNjX99Xzz&#10;5TslPjDTMG2NqOlBeHq1+PzpsndzUdnW6kYAQRDj572raRuCmxeF563omD+zThhUSgsdC3iFTdEA&#10;6xG900U1mXwteguNA8uF9/h6nZV0kfClFDzcS+lFILqmmFtIJ6RzHc9iccnmG2CuVXxIg/1DFh1T&#10;BoOOUNcsMLIF9Q6qUxystzKccdsVVkrFRaoBqyknb6p5apkTqRZsjndjm/z/g+V3uwcgqqnptKLE&#10;sA6/0SN2jZmNFgTfsEG983O0e3IPMNw8irHavYQu/mMdZJ+aehibKvaBcHwsp9X55HxGCUddeVFO&#10;Z9Usohav7g58+CFsR6JQU8D4qZlsd+tDNj2axGjeatXcKK3TBTbrlQayY/iFV5P4y77atSy/ltXF&#10;tBxC+myewp/gFLHGXFWSwkGLiK7No5DYHqyjSrCJmGIMyDgXJpRZ1bJG5IizlEbOfPRIMRNgRJaY&#10;/4g9AETSv8fOMIN9dBWJ16NzrncMkzM4JpadR48U2ZowOnfKWPioMo1VDZGzPaZ/0poorm1zQPKA&#10;zVPlHb9R+AFvmQ8PDHCMcOBwNYR7PKS2fU3tIFHSWvjz0Xu0R3ajlpIex7Km/veWgaBE/zTIe+TP&#10;NM5xukxn3yq8wKlmfaox225lkRclLiHHkxjtgz6KEmz3ghtkGaOiihmOsWvKAxwvq5DXBe4gLpbL&#10;ZIaz61i4NU+OR/DY1UjQ5/0LAzewOOAA3NnjCLP5GzJn2+hp7HIbrFSJ6a99HfqNc5+IM+youFhO&#10;78nqdZMu/gIAAP//AwBQSwMEFAAGAAgAAAAhAIyWiRvgAAAACgEAAA8AAABkcnMvZG93bnJldi54&#10;bWxMj8FOwzAQRO9I/IO1SFxQ67RAcEOcCoHgUg7QVpydeJtExOsodpvA17Oc4Liap9k3+XpynTjh&#10;EFpPGhbzBARS5W1LtYb97nmmQIRoyJrOE2r4wgDr4vwsN5n1I73jaRtrwSUUMqOhibHPpAxVg86E&#10;ue+RODv4wZnI51BLO5iRy10nl0mSSmda4g+N6fGxwepze3QaXq/q8u3DpErGTTN+v+yVfTpUWl9e&#10;TA/3ICJO8Q+GX31Wh4KdSn8kG0SnIb1drRjlIL0DwYBSNzyu1HC9UEuQRS7/Tyh+AAAA//8DAFBL&#10;AQItABQABgAIAAAAIQC2gziS/gAAAOEBAAATAAAAAAAAAAAAAAAAAAAAAABbQ29udGVudF9UeXBl&#10;c10ueG1sUEsBAi0AFAAGAAgAAAAhADj9If/WAAAAlAEAAAsAAAAAAAAAAAAAAAAALwEAAF9yZWxz&#10;Ly5yZWxzUEsBAi0AFAAGAAgAAAAhANhqsNyaAgAAkQUAAA4AAAAAAAAAAAAAAAAALgIAAGRycy9l&#10;Mm9Eb2MueG1sUEsBAi0AFAAGAAgAAAAhAIyWiRvgAAAACgEAAA8AAAAAAAAAAAAAAAAA9AQAAGRy&#10;cy9kb3ducmV2LnhtbFBLBQYAAAAABAAEAPMAAAABBgAAAAA=&#10;" fillcolor="#c00000" strokecolor="#1f3763 [1604]" strokeweight="1pt">
                <v:fill opacity="8481f"/>
              </v:rect>
            </w:pict>
          </mc:Fallback>
        </mc:AlternateContent>
      </w:r>
      <w:r w:rsidRPr="00B0528E">
        <w:rPr>
          <w:rFonts w:cs="Times New Roman"/>
          <w:noProof/>
          <w:color w:val="000000" w:themeColor="text1"/>
          <w:sz w:val="22"/>
          <w:lang w:eastAsia="en-GB"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6E93FC26" wp14:editId="77A594E0">
                <wp:simplePos x="0" y="0"/>
                <wp:positionH relativeFrom="column">
                  <wp:posOffset>1467485</wp:posOffset>
                </wp:positionH>
                <wp:positionV relativeFrom="paragraph">
                  <wp:posOffset>106045</wp:posOffset>
                </wp:positionV>
                <wp:extent cx="1350645" cy="1927225"/>
                <wp:effectExtent l="0" t="0" r="20955" b="15875"/>
                <wp:wrapNone/>
                <wp:docPr id="43" name="Rectangle 4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50645" cy="1927225"/>
                        </a:xfrm>
                        <a:prstGeom prst="rect">
                          <a:avLst/>
                        </a:prstGeom>
                        <a:solidFill>
                          <a:schemeClr val="accent6">
                            <a:lumMod val="60000"/>
                            <a:lumOff val="40000"/>
                            <a:alpha val="12941"/>
                          </a:scheme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9CC99D9" id="Rectangle 43" o:spid="_x0000_s1026" style="position:absolute;margin-left:115.55pt;margin-top:8.35pt;width:106.35pt;height:151.75pt;z-index:25167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lVCSqQIAAMQFAAAOAAAAZHJzL2Uyb0RvYy54bWysVEtPGzEQvlfqf7B8L/tgEyBigyIQVSUK&#10;CKg4G6+dXcnrcW3n1V/fsb3ZRBT1UDUHx57HNzPfzszl1bZXZC2s60DXtDjJKRGaQ9PpZU1/vNx+&#10;OafEeaYbpkCLmu6Eo1fzz58uN2YmSmhBNcISBNFutjE1bb03syxzvBU9cydghEalBNszj0+7zBrL&#10;Nojeq6zM82m2AdsYC1w4h9KbpKTziC+l4P5BSic8UTXF3Hw8bTzfwpnNL9lsaZlpOz6kwf4hi551&#10;GoOOUDfMM7Ky3R9QfcctOJD+hEOfgZQdF7EGrKbI31Xz3DIjYi1IjjMjTe7/wfL79aMlXVPT6pQS&#10;zXr8Rk/IGtNLJQjKkKCNcTO0ezaPdng5vIZqt9L24R/rINtI6m4kVWw94SgsTif5tJpQwlFXXJRn&#10;ZTkJqNnB3VjnvwroSbjU1GL8SCZb3zmfTPcmIZoD1TW3nVLxETpFXCtL1gy/MeNcaD+N7mrVf4cm&#10;yac5/tLXRjH2RBJXBzFTpmVJWpQXVTHkGDsx4MeMj0JngZZERLz5nRIhIaWfhERGsfQypjEiHGdY&#10;JFXLGpHEk30myMvoEWNGwIAsseQRewD4qPp96oN9cBVxFEbn/G+JJcJHjxgZtB+d+06D/QhA+TFy&#10;ssf0j6gJ1zdodthvFtIgOsNvO/zmd8z5R2Zx8nBGcZv4Bzykgk1NYbhR0oL99ZE82ONAoJaSDU5y&#10;Td3PFbOCEvVN46hcFFUVRj8+qslZiQ97rHk71uhVfw3YSAXuLcPjNdh7tb9KC/0rLp1FiIoqpjnG&#10;rin3dv+49mnD4NriYrGIZjjuhvk7/Wx4AA+shp5+2b4ya4bG9zgz97CfejZ71//JNnhqWKw8yC4O&#10;x4HXgW9cFbFxhrUWdtHxO1odlu/8NwAAAP//AwBQSwMEFAAGAAgAAAAhAK0ZMd3eAAAACgEAAA8A&#10;AABkcnMvZG93bnJldi54bWxMj8FOwzAQRO9I/IO1SFwQteNUoQ1xKkBwRaWtet7GbhIR2yF2k/D3&#10;LCc4ruZp9k2xmW3HRjOE1jsFyUIAM67yunW1gsP+7X4FLER0GjvvjIJvE2BTXl8VmGs/uQ8z7mLN&#10;qMSFHBU0MfY556FqjMWw8L1xlJ39YDHSOdRcDzhRue24FCLjFltHHxrszUtjqs/dxSqY+HmPh+P6&#10;9Rm3a5GN73gn5ZdStzfz0yOwaOb4B8OvPqlDSU4nf3E6sE6BTJOEUAqyB2AELJcpbTkpSKWQwMuC&#10;/59Q/gAAAP//AwBQSwECLQAUAAYACAAAACEAtoM4kv4AAADhAQAAEwAAAAAAAAAAAAAAAAAAAAAA&#10;W0NvbnRlbnRfVHlwZXNdLnhtbFBLAQItABQABgAIAAAAIQA4/SH/1gAAAJQBAAALAAAAAAAAAAAA&#10;AAAAAC8BAABfcmVscy8ucmVsc1BLAQItABQABgAIAAAAIQCBlVCSqQIAAMQFAAAOAAAAAAAAAAAA&#10;AAAAAC4CAABkcnMvZTJvRG9jLnhtbFBLAQItABQABgAIAAAAIQCtGTHd3gAAAAoBAAAPAAAAAAAA&#10;AAAAAAAAAAMFAABkcnMvZG93bnJldi54bWxQSwUGAAAAAAQABADzAAAADgYAAAAA&#10;" fillcolor="#a8d08d [1945]" strokecolor="#1f3763 [1604]" strokeweight="1pt">
                <v:fill opacity="8481f"/>
              </v:rect>
            </w:pict>
          </mc:Fallback>
        </mc:AlternateContent>
      </w:r>
      <w:r w:rsidR="00AD55BE" w:rsidRPr="00B0528E">
        <w:rPr>
          <w:rFonts w:cs="Times New Roman"/>
          <w:noProof/>
          <w:color w:val="000000" w:themeColor="text1"/>
          <w:sz w:val="22"/>
        </w:rPr>
        <w:drawing>
          <wp:inline distT="0" distB="0" distL="0" distR="0" wp14:anchorId="4DF6AAAE" wp14:editId="0AFEBB91">
            <wp:extent cx="6185839" cy="2457781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52839" cy="248440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212C908" w14:textId="16477A99" w:rsidR="004274CE" w:rsidRPr="006A3120" w:rsidRDefault="004274CE" w:rsidP="004274C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  <w:r w:rsidRPr="006A3120">
        <w:rPr>
          <w:rFonts w:cs="Times New Roman"/>
          <w:sz w:val="22"/>
        </w:rPr>
        <w:t xml:space="preserve">In Figure 4, the black dashed line for the period [1, 75] represents the predictions by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all data).</m:t>
        </m:r>
      </m:oMath>
      <w:r w:rsidRPr="006A3120">
        <w:rPr>
          <w:rFonts w:cs="Times New Roman"/>
          <w:sz w:val="22"/>
        </w:rPr>
        <w:t xml:space="preserve"> The black dashed line for the period [76, 100] represents the predictions by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EWC)</m:t>
        </m:r>
      </m:oMath>
      <w:r w:rsidRPr="006A3120">
        <w:rPr>
          <w:rFonts w:cs="Times New Roman"/>
          <w:color w:val="000000" w:themeColor="text1"/>
          <w:sz w:val="22"/>
        </w:rPr>
        <w:t>.</w:t>
      </w:r>
    </w:p>
    <w:p w14:paraId="4F36F89A" w14:textId="232D9AA8" w:rsidR="004274CE" w:rsidRPr="00B0528E" w:rsidRDefault="004274CE" w:rsidP="009F7BE8">
      <w:pPr>
        <w:shd w:val="clear" w:color="auto" w:fill="FFFFFF" w:themeFill="background1"/>
        <w:spacing w:after="0" w:line="360" w:lineRule="auto"/>
        <w:ind w:left="-284"/>
        <w:rPr>
          <w:rFonts w:cs="Times New Roman"/>
          <w:color w:val="000000" w:themeColor="text1"/>
          <w:sz w:val="22"/>
        </w:rPr>
      </w:pPr>
    </w:p>
    <w:p w14:paraId="015FBBCC" w14:textId="5C64D84F" w:rsidR="00AD55BE" w:rsidRPr="00B0528E" w:rsidRDefault="00AD55BE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color w:val="000000" w:themeColor="text1"/>
          <w:sz w:val="22"/>
        </w:rPr>
        <w:lastRenderedPageBreak/>
        <w:t xml:space="preserve">We </w:t>
      </w:r>
      <w:r w:rsidR="00C57F81">
        <w:rPr>
          <w:rFonts w:cs="Times New Roman"/>
          <w:color w:val="000000" w:themeColor="text1"/>
          <w:sz w:val="22"/>
        </w:rPr>
        <w:t xml:space="preserve">can also </w:t>
      </w:r>
      <w:r w:rsidRPr="00B0528E">
        <w:rPr>
          <w:rFonts w:cs="Times New Roman"/>
          <w:color w:val="000000" w:themeColor="text1"/>
          <w:sz w:val="22"/>
        </w:rPr>
        <w:t>the intercept correction (IC) method</w:t>
      </w:r>
      <w:r w:rsidR="00C57F81">
        <w:rPr>
          <w:rFonts w:cs="Times New Roman"/>
          <w:color w:val="000000" w:themeColor="text1"/>
          <w:sz w:val="22"/>
        </w:rPr>
        <w:t xml:space="preserve"> for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all data)</m:t>
        </m:r>
      </m:oMath>
      <w:r w:rsidR="00C57F81">
        <w:rPr>
          <w:rFonts w:cs="Times New Roman"/>
          <w:color w:val="000000" w:themeColor="text1"/>
          <w:sz w:val="22"/>
        </w:rPr>
        <w:t xml:space="preserve"> g</w:t>
      </w:r>
      <w:r w:rsidR="00DB2BDF">
        <w:rPr>
          <w:rFonts w:cs="Times New Roman"/>
          <w:color w:val="000000" w:themeColor="text1"/>
          <w:sz w:val="22"/>
        </w:rPr>
        <w:t>iven that we have detected the presence of the structural change</w:t>
      </w:r>
      <w:r w:rsidR="00C57F81">
        <w:rPr>
          <w:rFonts w:cs="Times New Roman"/>
          <w:color w:val="000000" w:themeColor="text1"/>
          <w:sz w:val="22"/>
        </w:rPr>
        <w:t xml:space="preserve"> using the sequential Chow test. W</w:t>
      </w:r>
      <w:r w:rsidRPr="00B0528E">
        <w:rPr>
          <w:rFonts w:cs="Times New Roman"/>
          <w:color w:val="000000" w:themeColor="text1"/>
          <w:sz w:val="22"/>
        </w:rPr>
        <w:t xml:space="preserve">e </w:t>
      </w:r>
      <w:r w:rsidR="00C57F81">
        <w:rPr>
          <w:rFonts w:cs="Times New Roman"/>
          <w:color w:val="000000" w:themeColor="text1"/>
          <w:sz w:val="22"/>
        </w:rPr>
        <w:t>may</w:t>
      </w:r>
      <w:r w:rsidRPr="00B0528E">
        <w:rPr>
          <w:rFonts w:cs="Times New Roman"/>
          <w:color w:val="000000" w:themeColor="text1"/>
          <w:sz w:val="22"/>
        </w:rPr>
        <w:t xml:space="preserve"> estimate the forecast bias as the average value of an ad hoc number (e.g., we choose four in this example) of the errors close to the forecast origin. e.g.,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2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color w:val="000000" w:themeColor="text1"/>
                    <w:sz w:val="22"/>
                  </w:rPr>
                </m:ctrlPr>
              </m:acc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2"/>
                  </w:rPr>
                  <m:t>Bias</m:t>
                </m:r>
              </m:e>
            </m:acc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IC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=</m:t>
        </m:r>
        <m:nary>
          <m:naryPr>
            <m:chr m:val="∑"/>
            <m:limLoc m:val="undOvr"/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naryPr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=71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=75</m:t>
            </m:r>
          </m:sup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(</m:t>
            </m:r>
            <m:f>
              <m:f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2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  <w:sz w:val="22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 w:cs="Times New Roman"/>
                        <w:color w:val="000000" w:themeColor="text1"/>
                        <w:sz w:val="22"/>
                      </w:rPr>
                      <m:t>t</m:t>
                    </m:r>
                  </m:sub>
                </m:sSub>
                <m:r>
                  <w:rPr>
                    <w:rFonts w:ascii="Cambria Math" w:hAnsi="Cambria Math" w:cs="Times New Roman"/>
                    <w:color w:val="000000" w:themeColor="text1"/>
                    <w:sz w:val="22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  <w:sz w:val="22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 w:cs="Times New Roman"/>
                            <w:i/>
                            <w:color w:val="000000" w:themeColor="text1"/>
                            <w:sz w:val="22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2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color w:val="000000" w:themeColor="text1"/>
                        <w:sz w:val="22"/>
                      </w:rPr>
                      <m:t>t</m:t>
                    </m:r>
                  </m:sub>
                </m:sSub>
              </m:num>
              <m:den>
                <m:r>
                  <w:rPr>
                    <w:rFonts w:ascii="Cambria Math" w:hAnsi="Cambria Math" w:cs="Times New Roman"/>
                    <w:color w:val="000000" w:themeColor="text1"/>
                    <w:sz w:val="22"/>
                  </w:rPr>
                  <m:t>4</m:t>
                </m:r>
              </m:den>
            </m:f>
            <m:r>
              <w:rPr>
                <w:rFonts w:ascii="Cambria Math" w:hAnsi="Cambria Math" w:cs="Times New Roman"/>
                <w:color w:val="000000" w:themeColor="text1"/>
                <w:sz w:val="22"/>
              </w:rPr>
              <m:t>)</m:t>
            </m:r>
          </m:e>
        </m:nary>
      </m:oMath>
      <w:r w:rsidRPr="00B0528E">
        <w:rPr>
          <w:rFonts w:cs="Times New Roman"/>
          <w:color w:val="000000" w:themeColor="text1"/>
          <w:sz w:val="22"/>
        </w:rPr>
        <w:t xml:space="preserve"> where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2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color w:val="000000" w:themeColor="text1"/>
                    <w:sz w:val="22"/>
                  </w:rPr>
                </m:ctrlPr>
              </m:acc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2"/>
                  </w:rPr>
                  <m:t>Bias</m:t>
                </m:r>
              </m:e>
            </m:acc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IC</m:t>
            </m:r>
          </m:sub>
        </m:sSub>
      </m:oMath>
      <w:r w:rsidRPr="00B0528E">
        <w:rPr>
          <w:rFonts w:cs="Times New Roman"/>
          <w:color w:val="000000" w:themeColor="text1"/>
          <w:sz w:val="22"/>
        </w:rPr>
        <w:t xml:space="preserve"> is the estimated forecast bias.</w:t>
      </w:r>
      <w:r w:rsidR="00C57F81">
        <w:rPr>
          <w:rFonts w:cs="Times New Roman"/>
          <w:color w:val="000000" w:themeColor="text1"/>
          <w:sz w:val="22"/>
        </w:rPr>
        <w:t xml:space="preserve"> W</w:t>
      </w:r>
      <w:r w:rsidR="00DB2BDF">
        <w:rPr>
          <w:rFonts w:cs="Times New Roman"/>
          <w:color w:val="000000" w:themeColor="text1"/>
          <w:sz w:val="22"/>
        </w:rPr>
        <w:t>e obtain the final</w:t>
      </w:r>
      <w:r w:rsidRPr="00B0528E">
        <w:rPr>
          <w:rFonts w:cs="Times New Roman"/>
          <w:color w:val="000000" w:themeColor="text1"/>
          <w:sz w:val="22"/>
        </w:rPr>
        <w:t xml:space="preserve"> forecasts </w:t>
      </w:r>
      <w:r w:rsidR="00DB2BDF">
        <w:rPr>
          <w:rFonts w:cs="Times New Roman"/>
          <w:color w:val="000000" w:themeColor="text1"/>
          <w:sz w:val="22"/>
        </w:rPr>
        <w:t>by adding</w:t>
      </w:r>
      <w:r w:rsidRPr="00B0528E">
        <w:rPr>
          <w:rFonts w:cs="Times New Roman"/>
          <w:color w:val="000000" w:themeColor="text1"/>
          <w:sz w:val="22"/>
        </w:rPr>
        <w:t xml:space="preserve"> the estimated bias back to the forecasts by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all data)</m:t>
        </m:r>
      </m:oMath>
      <w:r w:rsidR="00C57F81">
        <w:rPr>
          <w:rFonts w:cs="Times New Roman"/>
          <w:color w:val="000000" w:themeColor="text1"/>
          <w:sz w:val="22"/>
        </w:rPr>
        <w:t xml:space="preserve">. We refer </w:t>
      </w:r>
      <w:r w:rsidR="004274CE">
        <w:rPr>
          <w:rFonts w:cs="Times New Roman"/>
          <w:color w:val="000000" w:themeColor="text1"/>
          <w:sz w:val="22"/>
        </w:rPr>
        <w:t xml:space="preserve">to </w:t>
      </w:r>
      <w:r w:rsidR="00C57F81">
        <w:rPr>
          <w:rFonts w:cs="Times New Roman"/>
          <w:color w:val="000000" w:themeColor="text1"/>
          <w:sz w:val="22"/>
        </w:rPr>
        <w:t xml:space="preserve">this model as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IC).</m:t>
        </m:r>
      </m:oMath>
      <w:r w:rsidR="00C57F81">
        <w:rPr>
          <w:rFonts w:cs="Times New Roman"/>
          <w:color w:val="000000" w:themeColor="text1"/>
          <w:sz w:val="22"/>
        </w:rPr>
        <w:t xml:space="preserve"> </w:t>
      </w:r>
      <w:r w:rsidRPr="00B0528E">
        <w:rPr>
          <w:rFonts w:cs="Times New Roman"/>
          <w:color w:val="000000" w:themeColor="text1"/>
          <w:sz w:val="22"/>
        </w:rPr>
        <w:t xml:space="preserve">Figure </w:t>
      </w:r>
      <w:r w:rsidR="009D3DB9">
        <w:rPr>
          <w:rFonts w:cs="Times New Roman"/>
          <w:color w:val="000000" w:themeColor="text1"/>
          <w:sz w:val="22"/>
        </w:rPr>
        <w:t>5</w:t>
      </w:r>
      <w:r w:rsidRPr="00B0528E">
        <w:rPr>
          <w:rFonts w:cs="Times New Roman"/>
          <w:color w:val="000000" w:themeColor="text1"/>
          <w:sz w:val="22"/>
        </w:rPr>
        <w:t xml:space="preserve"> shows </w:t>
      </w:r>
      <w:r w:rsidR="00C57F81">
        <w:rPr>
          <w:rFonts w:cs="Times New Roman"/>
          <w:color w:val="000000" w:themeColor="text1"/>
          <w:sz w:val="22"/>
        </w:rPr>
        <w:t>its</w:t>
      </w:r>
      <w:r w:rsidRPr="00B0528E">
        <w:rPr>
          <w:rFonts w:cs="Times New Roman"/>
          <w:color w:val="000000" w:themeColor="text1"/>
          <w:sz w:val="22"/>
        </w:rPr>
        <w:t xml:space="preserve"> predictions/forecasts (</w:t>
      </w:r>
      <w:r w:rsidR="00C57F81">
        <w:rPr>
          <w:rFonts w:cs="Times New Roman"/>
          <w:color w:val="000000" w:themeColor="text1"/>
          <w:sz w:val="22"/>
        </w:rPr>
        <w:t xml:space="preserve">e.g., </w:t>
      </w:r>
      <w:proofErr w:type="spellStart"/>
      <w:r w:rsidRPr="00811397">
        <w:rPr>
          <w:rFonts w:cs="Times New Roman"/>
          <w:color w:val="000000" w:themeColor="text1"/>
          <w:sz w:val="22"/>
        </w:rPr>
        <w:t>ybar_IC</w:t>
      </w:r>
      <w:proofErr w:type="spellEnd"/>
      <w:r w:rsidRPr="00B0528E">
        <w:rPr>
          <w:rFonts w:cs="Times New Roman"/>
          <w:color w:val="000000" w:themeColor="text1"/>
          <w:sz w:val="22"/>
        </w:rPr>
        <w:t xml:space="preserve">). Table 1 shows </w:t>
      </w:r>
      <w:r w:rsidR="00C57F81">
        <w:rPr>
          <w:rFonts w:cs="Times New Roman"/>
          <w:color w:val="000000" w:themeColor="text1"/>
          <w:sz w:val="22"/>
        </w:rPr>
        <w:t>its</w:t>
      </w:r>
      <w:r w:rsidRPr="00B0528E">
        <w:rPr>
          <w:rFonts w:cs="Times New Roman"/>
          <w:color w:val="000000" w:themeColor="text1"/>
          <w:sz w:val="22"/>
        </w:rPr>
        <w:t xml:space="preserve"> forecast performance (e.g., with MAE= 0.2, MSE= 0.07, MAPE= 3.2%, and SMAPE= 3.2%).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IC)</m:t>
        </m:r>
      </m:oMath>
      <w:r w:rsidR="00C57F81">
        <w:rPr>
          <w:rFonts w:cs="Times New Roman"/>
          <w:color w:val="000000" w:themeColor="text1"/>
          <w:sz w:val="22"/>
        </w:rPr>
        <w:t xml:space="preserve"> </w:t>
      </w:r>
      <w:r w:rsidR="00C57F81" w:rsidRPr="00B0528E">
        <w:rPr>
          <w:rFonts w:cs="Times New Roman"/>
          <w:color w:val="000000" w:themeColor="text1"/>
          <w:sz w:val="22"/>
        </w:rPr>
        <w:t xml:space="preserve">outperforms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all data).</m:t>
        </m:r>
      </m:oMath>
      <w:r w:rsidR="00C57F81">
        <w:rPr>
          <w:rFonts w:cs="Times New Roman"/>
          <w:color w:val="000000" w:themeColor="text1"/>
          <w:sz w:val="22"/>
        </w:rPr>
        <w:t>.</w:t>
      </w:r>
    </w:p>
    <w:p w14:paraId="0DBDCAC4" w14:textId="35F0DA8E" w:rsidR="00811397" w:rsidRPr="00B0528E" w:rsidRDefault="00AD55BE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color w:val="000000" w:themeColor="text1"/>
          <w:sz w:val="22"/>
        </w:rPr>
        <w:t xml:space="preserve"> </w:t>
      </w:r>
      <w:r w:rsidR="00D36E14">
        <w:rPr>
          <w:rFonts w:cs="Times New Roman"/>
          <w:color w:val="000000" w:themeColor="text1"/>
          <w:sz w:val="22"/>
        </w:rPr>
        <w:t xml:space="preserve"> </w:t>
      </w:r>
    </w:p>
    <w:p w14:paraId="29417379" w14:textId="7C4D690D" w:rsidR="00AD55BE" w:rsidRPr="00B0528E" w:rsidRDefault="00AD55BE" w:rsidP="00AD55BE">
      <w:pPr>
        <w:shd w:val="clear" w:color="auto" w:fill="FFFFFF" w:themeFill="background1"/>
        <w:spacing w:after="0" w:line="360" w:lineRule="auto"/>
        <w:ind w:firstLine="720"/>
        <w:jc w:val="center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color w:val="000000" w:themeColor="text1"/>
          <w:sz w:val="22"/>
        </w:rPr>
        <w:t xml:space="preserve">Figure </w:t>
      </w:r>
      <w:r w:rsidR="009D3DB9">
        <w:rPr>
          <w:rFonts w:cs="Times New Roman"/>
          <w:color w:val="000000" w:themeColor="text1"/>
          <w:sz w:val="22"/>
        </w:rPr>
        <w:t>5</w:t>
      </w:r>
      <w:r w:rsidRPr="00B0528E">
        <w:rPr>
          <w:rFonts w:cs="Times New Roman"/>
          <w:color w:val="000000" w:themeColor="text1"/>
          <w:sz w:val="22"/>
        </w:rPr>
        <w:tab/>
      </w:r>
      <w:r w:rsidR="009D3DB9">
        <w:rPr>
          <w:rFonts w:cs="Times New Roman"/>
          <w:color w:val="000000" w:themeColor="text1"/>
          <w:sz w:val="22"/>
        </w:rPr>
        <w:t xml:space="preserve">The predictions and forecasts by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IC).</m:t>
        </m:r>
      </m:oMath>
    </w:p>
    <w:p w14:paraId="4EF7B3F6" w14:textId="77777777" w:rsidR="00AD55BE" w:rsidRPr="00B0528E" w:rsidRDefault="00AD55BE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noProof/>
          <w:color w:val="000000" w:themeColor="text1"/>
          <w:sz w:val="22"/>
          <w:lang w:eastAsia="en-GB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696E61CB" wp14:editId="4AAAAAD2">
                <wp:simplePos x="0" y="0"/>
                <wp:positionH relativeFrom="column">
                  <wp:posOffset>1659890</wp:posOffset>
                </wp:positionH>
                <wp:positionV relativeFrom="paragraph">
                  <wp:posOffset>114935</wp:posOffset>
                </wp:positionV>
                <wp:extent cx="1350645" cy="1927225"/>
                <wp:effectExtent l="0" t="0" r="20955" b="15875"/>
                <wp:wrapNone/>
                <wp:docPr id="27" name="Rectangle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50645" cy="1927225"/>
                        </a:xfrm>
                        <a:prstGeom prst="rect">
                          <a:avLst/>
                        </a:prstGeom>
                        <a:solidFill>
                          <a:schemeClr val="accent6">
                            <a:lumMod val="60000"/>
                            <a:lumOff val="40000"/>
                            <a:alpha val="12941"/>
                          </a:scheme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3E30487" id="Rectangle 27" o:spid="_x0000_s1026" style="position:absolute;margin-left:130.7pt;margin-top:9.05pt;width:106.35pt;height:151.75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2F2KqQIAAMQFAAAOAAAAZHJzL2Uyb0RvYy54bWysVEtv2zAMvg/YfxB0X/1Ykq5BnSJo0WFA&#10;1wZth55VWYoNSKImKXGyXz9KdpygK3YYloMi8fGR/Ezy8mqnFdkK51swFS3OckqE4VC3Zl3RH8+3&#10;n75Q4gMzNVNgREX3wtOrxccPl52dixIaULVwBEGMn3e2ok0Idp5lnjdCM38GVhhUSnCaBXy6dVY7&#10;1iG6VlmZ57OsA1dbB1x4j9KbXkkXCV9KwcODlF4EoiqKuYV0unS+xjNbXLL52jHbtHxIg/1DFpq1&#10;BoOOUDcsMLJx7R9QuuUOPMhwxkFnIGXLRaoBqynyN9U8NcyKVAuS4+1Ik/9/sPx+u3KkrStanlNi&#10;mMZv9IisMbNWgqAMCeqsn6Pdk1254eXxGqvdSafjP9ZBdonU/Uiq2AXCUVh8nuazyZQSjrriojwv&#10;y2lEzY7u1vnwVYAm8VJRh/ETmWx750NvejCJ0Tyotr5tlUqP2CniWjmyZfiNGefChFlyVxv9Hepe&#10;Psvx139tFGNP9OLJUcyUbVgvLcqLSTHkmDox4qeMT0JnkZaeiHQLeyViQso8ComMYullSmNEOM2w&#10;6FUNq0Uvnh4yQV5GjxQzAUZkiSWP2APAe9UfUh/so6tIozA6539LrCd89EiRwYTRWbcG3HsAKoyR&#10;e3tM/4SaeH2Feo/95qAfRG/5bYvf/I75sGIOJw9nFLdJeMBDKugqCsONkgbcr/fk0R4HArWUdDjJ&#10;FfU/N8wJStQ3g6NyUUwmcfTTYzI9L/HhTjWvpxqz0deAjVTg3rI8XaN9UIerdKBfcOksY1RUMcMx&#10;dkV5cIfHdeg3DK4tLpbLZIbjblm4M0+WR/DIauzp590Lc3Zo/IAzcw+HqWfzN/3f20ZPA8tNANmm&#10;4TjyOvCNqyI1zrDW4i46fSer4/Jd/AYAAP//AwBQSwMEFAAGAAgAAAAhAM4xISTeAAAACgEAAA8A&#10;AABkcnMvZG93bnJldi54bWxMj8FOg0AQhu8mvsNmTLwYu4AEW8rSqNGrqW3T85SdApHdRXYL+PaO&#10;J73N5P/yzzfFZjadGGnwrbMK4kUEgmzldGtrBYf92/0ShA9oNXbOkoJv8rApr68KzLWb7AeNu1AL&#10;LrE+RwVNCH0upa8aMugXrifL2dkNBgOvQy31gBOXm04mUZRJg63lCw329NJQ9bm7GAWTPO/xcFy9&#10;PuN2FWXjO94lyZdStzfz0xpEoDn8wfCrz+pQstPJXaz2olOQZHHKKAfLGAQD6WPKw0nBQxJnIMtC&#10;/n+h/AEAAP//AwBQSwECLQAUAAYACAAAACEAtoM4kv4AAADhAQAAEwAAAAAAAAAAAAAAAAAAAAAA&#10;W0NvbnRlbnRfVHlwZXNdLnhtbFBLAQItABQABgAIAAAAIQA4/SH/1gAAAJQBAAALAAAAAAAAAAAA&#10;AAAAAC8BAABfcmVscy8ucmVsc1BLAQItABQABgAIAAAAIQDk2F2KqQIAAMQFAAAOAAAAAAAAAAAA&#10;AAAAAC4CAABkcnMvZTJvRG9jLnhtbFBLAQItABQABgAIAAAAIQDOMSEk3gAAAAoBAAAPAAAAAAAA&#10;AAAAAAAAAAMFAABkcnMvZG93bnJldi54bWxQSwUGAAAAAAQABADzAAAADgYAAAAA&#10;" fillcolor="#a8d08d [1945]" strokecolor="#1f3763 [1604]" strokeweight="1pt">
                <v:fill opacity="8481f"/>
              </v:rect>
            </w:pict>
          </mc:Fallback>
        </mc:AlternateContent>
      </w:r>
      <w:r w:rsidRPr="00B0528E">
        <w:rPr>
          <w:rFonts w:cs="Times New Roman"/>
          <w:noProof/>
          <w:color w:val="000000" w:themeColor="text1"/>
          <w:sz w:val="22"/>
          <w:lang w:eastAsia="en-GB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106820B8" wp14:editId="05BBF1F0">
                <wp:simplePos x="0" y="0"/>
                <wp:positionH relativeFrom="column">
                  <wp:posOffset>4382770</wp:posOffset>
                </wp:positionH>
                <wp:positionV relativeFrom="paragraph">
                  <wp:posOffset>114935</wp:posOffset>
                </wp:positionV>
                <wp:extent cx="1423035" cy="1914525"/>
                <wp:effectExtent l="0" t="0" r="24765" b="28575"/>
                <wp:wrapNone/>
                <wp:docPr id="28" name="Rectangle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23035" cy="1914525"/>
                        </a:xfrm>
                        <a:prstGeom prst="rect">
                          <a:avLst/>
                        </a:prstGeom>
                        <a:solidFill>
                          <a:srgbClr val="C00000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6822210" id="Rectangle 28" o:spid="_x0000_s1026" style="position:absolute;margin-left:345.1pt;margin-top:9.05pt;width:112.05pt;height:150.75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kWchmgIAAJEFAAAOAAAAZHJzL2Uyb0RvYy54bWysVM1u2zAMvg/YOwi6r47dZFuDOkWQosOA&#10;oi3aDj0rshQLkCWNUuJkTz9Kctyg7WmYDzIpkh9/RPLyat9pshPglTU1Lc8mlAjDbaPMpqa/nm++&#10;fKfEB2Yapq0RNT0IT68Wnz9d9m4uKtta3QggCGL8vHc1bUNw86LwvBUd82fWCYNCaaFjAVnYFA2w&#10;HtE7XVSTydeit9A4sFx4j7fXWUgXCV9KwcO9lF4EomuKsYV0QjrX8SwWl2y+AeZaxYcw2D9E0TFl&#10;0OkIdc0CI1tQ76A6xcF6K8MZt11hpVRcpBwwm3LyJpunljmRcsHieDeWyf8/WH63ewCimppW+FKG&#10;dfhGj1g1ZjZaELzDAvXOz1HvyT3AwHkkY7Z7CV38Yx5kn4p6GIsq9oFwvCyn1fnkfEYJR1l5UU5n&#10;1SyiFq/mDnz4IWxHIlFTQP+pmGx360NWPapEb95q1dworRMDm/VKA9kxfOHVJH7ZVruW5duyupiW&#10;g0uf1ZP7E5wi5pizSlQ4aBHRtXkUEsuDeVQJNjWmGB0yzoUJZRa1rBHZ4yyFkSMfLZLPBBiRJcY/&#10;Yg8AsenfY2eYQT+aitTXo3HOd3STIzgGlo1Hi+TZmjAad8pY+CgzjVkNnrM+hn9SmkiubXPA5gGb&#10;p8o7fqPwAW+ZDw8McIxw4HA1hHs8pLZ9Te1AUdJa+PPRfdTH7kYpJT2OZU397y0DQYn+abDvsX+m&#10;cY4TM519q5CBU8n6VGK23cpiX5S4hBxPZNQP+khKsN0LbpBl9IoiZjj6rikPcGRWIa8L3EFcLJdJ&#10;DWfXsXBrnhyP4LGqsUGf9y8M3NDFAQfgzh5HmM3fNHPWjZbGLrfBSpU6/bWuQ71x7lPjDDsqLpZT&#10;Pmm9btLFXwAAAP//AwBQSwMEFAAGAAgAAAAhAIsuL5DgAAAACgEAAA8AAABkcnMvZG93bnJldi54&#10;bWxMj0FPhDAQhe8m/odmTLwYt7BrCCBlYzR60YOuG88DnaVEOiW0u6C/3nrS4+R9ee+barvYQZxo&#10;8r1jBekqAUHcOt1zp2D//nidg/ABWePgmBR8kYdtfX5WYandzG902oVOxBL2JSowIYyllL41ZNGv&#10;3Egcs4ObLIZ4Tp3UE86x3A5ynSSZtNhzXDA40r2h9nN3tAperrrm9QOzXIZnM38/7XP9cGiVurxY&#10;7m5BBFrCHwy/+lEd6ujUuCNrLwYFWZGsIxqDPAURgSK92YBoFGzSIgNZV/L/C/UPAAAA//8DAFBL&#10;AQItABQABgAIAAAAIQC2gziS/gAAAOEBAAATAAAAAAAAAAAAAAAAAAAAAABbQ29udGVudF9UeXBl&#10;c10ueG1sUEsBAi0AFAAGAAgAAAAhADj9If/WAAAAlAEAAAsAAAAAAAAAAAAAAAAALwEAAF9yZWxz&#10;Ly5yZWxzUEsBAi0AFAAGAAgAAAAhAJiRZyGaAgAAkQUAAA4AAAAAAAAAAAAAAAAALgIAAGRycy9l&#10;Mm9Eb2MueG1sUEsBAi0AFAAGAAgAAAAhAIsuL5DgAAAACgEAAA8AAAAAAAAAAAAAAAAA9AQAAGRy&#10;cy9kb3ducmV2LnhtbFBLBQYAAAAABAAEAPMAAAABBgAAAAA=&#10;" fillcolor="#c00000" strokecolor="#1f3763 [1604]" strokeweight="1pt">
                <v:fill opacity="8481f"/>
              </v:rect>
            </w:pict>
          </mc:Fallback>
        </mc:AlternateContent>
      </w:r>
      <w:r w:rsidRPr="00B0528E">
        <w:rPr>
          <w:rFonts w:cs="Times New Roman"/>
          <w:noProof/>
          <w:color w:val="000000" w:themeColor="text1"/>
          <w:sz w:val="22"/>
          <w:lang w:eastAsia="en-GB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163D356B" wp14:editId="45370A4F">
                <wp:simplePos x="0" y="0"/>
                <wp:positionH relativeFrom="column">
                  <wp:posOffset>3010535</wp:posOffset>
                </wp:positionH>
                <wp:positionV relativeFrom="paragraph">
                  <wp:posOffset>114300</wp:posOffset>
                </wp:positionV>
                <wp:extent cx="1377950" cy="1927225"/>
                <wp:effectExtent l="0" t="0" r="12700" b="15875"/>
                <wp:wrapNone/>
                <wp:docPr id="29" name="Rectangle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77950" cy="1927225"/>
                        </a:xfrm>
                        <a:prstGeom prst="rect">
                          <a:avLst/>
                        </a:prstGeom>
                        <a:solidFill>
                          <a:srgbClr val="FFC000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71ACF4B" id="Rectangle 29" o:spid="_x0000_s1026" style="position:absolute;margin-left:237.05pt;margin-top:9pt;width:108.5pt;height:151.75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DXLXngIAAJEFAAAOAAAAZHJzL2Uyb0RvYy54bWysVEtv2zAMvg/YfxB0X/1YsixBnSJIkWFA&#10;0QZth54VWYoNyJJGKa/9+lGS4wZtT8MusiiSH8nPJK9vjp0iewGuNbqixVVOidDc1K3eVvTX8+rL&#10;d0qcZ7pmymhR0ZNw9Gb++dP1wc5EaRqjagEEQbSbHWxFG+/tLMscb0TH3JWxQqNSGuiYRxG2WQ3s&#10;gOidyso8/5YdDNQWDBfO4ettUtJ5xJdScP8gpROeqIpibj6eEM9NOLP5NZttgdmm5X0a7B+y6Fir&#10;MegAdcs8Izto30F1LQfjjPRX3HSZkbLlItaA1RT5m2qeGmZFrAXJcXagyf0/WH6/XwNp64qWU0o0&#10;6/AfPSJrTG+VIPiGBB2sm6Hdk11DLzm8hmqPErrwxTrIMZJ6GkgVR084PhZfJ5PpGLnnqCum5aQs&#10;xwE1e3W34PwPYToSLhUFjB/JZPs755Pp2SREc0a19apVKgqw3SwVkD3DP7xaLfM8T77KNiy9FuV0&#10;VPQhXTKP4S9wslBjqire/EmJgK70o5BID9ZRRtjYmGIIyDgX2hdJ1bBapIhjzCL2FhY5eMSYETAg&#10;S8x/wO4BQtO/x04E9PbBVcS+HpxTvUOYlME5seQ8eMTIRvvBuWu1gY8qU1hVHznZY/oX1ITrxtQn&#10;bB4waaqc5asWf+Adc37NAMcIfzquBv+Ah1TmUFHT3yhpDPz56D3YY3ejlpIDjmVF3e8dA0GJ+qmx&#10;76fFaBTmOAqj8aREAS41m0uN3nVLg31R4BKyPF6DvVfnqwTTveAGWYSoqGKaY+yKcg9nYenTusAd&#10;xMViEc1wdi3zd/rJ8gAeWA0N+nx8YWD7LvY4APfmPMJs9qaZk23w1Gax80a2sdNfee35xrmPjdPv&#10;qLBYLuVo9bpJ538BAAD//wMAUEsDBBQABgAIAAAAIQBB+izA4AAAAAoBAAAPAAAAZHJzL2Rvd25y&#10;ZXYueG1sTI/BTsMwEETvSPyDtUhcEHWSlraEOFVBcMipou2lNyc2SYS9jmy3CX/PcirHnXmanSk2&#10;kzXson3oHQpIZwkwjY1TPbYCjoePxzWwECUqaRxqAT86wKa8vSlkrtyIn/qyjy2jEAy5FNDFOOSc&#10;h6bTVoaZGzSS9+W8lZFO33Ll5Ujh1vAsSZbcyh7pQycH/dbp5nt/tgKy1eu4M0f/Xvl628wfqmrk&#10;u5MQ93fT9gVY1FO8wvBXn6pDSZ1qd0YVmBGwWC1SQslY0yYCls8pCbWAeZY+AS8L/n9C+QsAAP//&#10;AwBQSwECLQAUAAYACAAAACEAtoM4kv4AAADhAQAAEwAAAAAAAAAAAAAAAAAAAAAAW0NvbnRlbnRf&#10;VHlwZXNdLnhtbFBLAQItABQABgAIAAAAIQA4/SH/1gAAAJQBAAALAAAAAAAAAAAAAAAAAC8BAABf&#10;cmVscy8ucmVsc1BLAQItABQABgAIAAAAIQDiDXLXngIAAJEFAAAOAAAAAAAAAAAAAAAAAC4CAABk&#10;cnMvZTJvRG9jLnhtbFBLAQItABQABgAIAAAAIQBB+izA4AAAAAoBAAAPAAAAAAAAAAAAAAAAAPgE&#10;AABkcnMvZG93bnJldi54bWxQSwUGAAAAAAQABADzAAAABQYAAAAA&#10;" fillcolor="#ffc000" strokecolor="#1f3763 [1604]" strokeweight="1pt">
                <v:fill opacity="8481f"/>
              </v:rect>
            </w:pict>
          </mc:Fallback>
        </mc:AlternateContent>
      </w:r>
      <w:r w:rsidRPr="00B0528E">
        <w:rPr>
          <w:rFonts w:cs="Times New Roman"/>
          <w:noProof/>
          <w:color w:val="000000" w:themeColor="text1"/>
          <w:sz w:val="22"/>
          <w:lang w:eastAsia="en-GB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6B935AA1" wp14:editId="0F08BBD7">
                <wp:simplePos x="0" y="0"/>
                <wp:positionH relativeFrom="column">
                  <wp:posOffset>362229</wp:posOffset>
                </wp:positionH>
                <wp:positionV relativeFrom="paragraph">
                  <wp:posOffset>109444</wp:posOffset>
                </wp:positionV>
                <wp:extent cx="1296670" cy="1921510"/>
                <wp:effectExtent l="0" t="0" r="17780" b="21590"/>
                <wp:wrapNone/>
                <wp:docPr id="30" name="Rectangle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96670" cy="1921510"/>
                        </a:xfrm>
                        <a:prstGeom prst="rect">
                          <a:avLst/>
                        </a:prstGeom>
                        <a:solidFill>
                          <a:srgbClr val="5B9BD5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0EF9546" id="Rectangle 30" o:spid="_x0000_s1026" style="position:absolute;margin-left:28.5pt;margin-top:8.6pt;width:102.1pt;height:151.3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GKRinQIAAJEFAAAOAAAAZHJzL2Uyb0RvYy54bWysVM1u2zAMvg/YOwi6r46zpG2COkXaosOA&#10;og3aDj0rshQbkCWNUuJkTz9Ksp2gK3YY5oNMiuTHH5G8ut43iuwEuNroguZnI0qE5qas9aagP17v&#10;v1xS4jzTJVNGi4IehKPXi8+frlo7F2NTGVUKIAii3by1Ba28t/Msc7wSDXNnxgqNQmmgYR5Z2GQl&#10;sBbRG5WNR6PzrDVQWjBcOIe3d0lIFxFfSsH9k5ROeKIKirH5eEI81+HMFldsvgFmq5p3YbB/iKJh&#10;tUanA9Qd84xsof4Dqqk5GGekP+OmyYyUNRcxB8wmH73L5qViVsRcsDjODmVy/w+WP+5WQOqyoF+x&#10;PJo1+EbPWDWmN0oQvMMCtdbNUe/FrqDjHJIh272EJvwxD7KPRT0MRRV7Tzhe5uPZ+fkFgnOU5bNx&#10;Ps0janY0t+D8N2EaEoiCAvqPxWS7B+fRJar2KsGbM6ou72ulIgOb9a0CsmP4wtOb2c3dNNkqW7F0&#10;ixFM8pAI4riknugjThZyTFlFyh+UCOhKPwuJ5cE8xhE2NqYYHDLOhfZ5ElWsFF0cI/x6j6GVg0X0&#10;GQEDssT4B+wOoNdMID12CrzTD6Yi9vVgPPpbYMl4sIiejfaDcVNrAx8BKMyq85z0MfyT0gRybcoD&#10;Ng+YNFXO8vsaH/CBOb9igGOEj46rwT/hIZVpC2o6ipLKwK+P7oM+djdKKWlxLAvqfm4ZCErUd419&#10;P8snkzDHkZlML8bIwKlkfSrR2+bWYF/kuIQsj2TQ96onJZjmDTfIMnhFEdMcfReUe+iZW5/WBe4g&#10;LpbLqIaza5l/0C+WB/BQ1dCgr/s3BrbrYo8D8Gj6EWbzd82cdIOlNsutN7KOnX6sa1dvnPvYON2O&#10;CovllI9ax026+A0AAP//AwBQSwMEFAAGAAgAAAAhAA7kPT/gAAAACQEAAA8AAABkcnMvZG93bnJl&#10;di54bWxMj09LxDAQxe+C3yGM4M1NW9k/rU0XEQqLiOJW9JptxrbYTEqS3a3f3vGkt5l5jze/V25n&#10;O4oT+jA4UpAuEhBIrTMDdQremvpmAyJETUaPjlDBNwbYVpcXpS6MO9MrnvaxExxCodAK+hinQsrQ&#10;9mh1WLgJibVP562OvPpOGq/PHG5HmSXJSlo9EH/o9YQPPbZf+6NV8J4+7+qsbvwy91Od714+nh4b&#10;Uur6ar6/AxFxjn9m+MVndKiY6eCOZIIYFSzXXCXyfZ2BYD1bpTwcFNym+QZkVcr/DaofAAAA//8D&#10;AFBLAQItABQABgAIAAAAIQC2gziS/gAAAOEBAAATAAAAAAAAAAAAAAAAAAAAAABbQ29udGVudF9U&#10;eXBlc10ueG1sUEsBAi0AFAAGAAgAAAAhADj9If/WAAAAlAEAAAsAAAAAAAAAAAAAAAAALwEAAF9y&#10;ZWxzLy5yZWxzUEsBAi0AFAAGAAgAAAAhABsYpGKdAgAAkQUAAA4AAAAAAAAAAAAAAAAALgIAAGRy&#10;cy9lMm9Eb2MueG1sUEsBAi0AFAAGAAgAAAAhAA7kPT/gAAAACQEAAA8AAAAAAAAAAAAAAAAA9wQA&#10;AGRycy9kb3ducmV2LnhtbFBLBQYAAAAABAAEAPMAAAAEBgAAAAA=&#10;" fillcolor="#5b9bd5" strokecolor="#1f3763 [1604]" strokeweight="1pt">
                <v:fill opacity="8481f"/>
              </v:rect>
            </w:pict>
          </mc:Fallback>
        </mc:AlternateContent>
      </w:r>
      <w:r w:rsidRPr="00B0528E">
        <w:rPr>
          <w:rFonts w:cs="Times New Roman"/>
          <w:noProof/>
          <w:color w:val="000000" w:themeColor="text1"/>
          <w:sz w:val="22"/>
        </w:rPr>
        <w:drawing>
          <wp:inline distT="0" distB="0" distL="0" distR="0" wp14:anchorId="5D1AE991" wp14:editId="6C7F3DEF">
            <wp:extent cx="6194425" cy="2468351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31583" cy="248315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FBFB764" w14:textId="77777777" w:rsidR="00AD55BE" w:rsidRPr="00B0528E" w:rsidRDefault="00AD55BE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</w:p>
    <w:p w14:paraId="16F4DC5A" w14:textId="1FFEF8B0" w:rsidR="003D0A32" w:rsidRDefault="003D0A32">
      <w:r>
        <w:t>Reference:</w:t>
      </w:r>
    </w:p>
    <w:p w14:paraId="36A99A39" w14:textId="77777777" w:rsidR="003D0A32" w:rsidRPr="003D0A32" w:rsidRDefault="003D0A32" w:rsidP="003D0A32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3D0A32">
        <w:t xml:space="preserve">Andrews, D. W. K. (1993). </w:t>
      </w:r>
      <w:r w:rsidRPr="00027CEA">
        <w:t>Tests</w:t>
      </w:r>
      <w:r w:rsidRPr="003D0A32">
        <w:t xml:space="preserve"> for Parameter Instability and Structural Change with Unknown Change Point. </w:t>
      </w:r>
      <w:r w:rsidRPr="003D0A32">
        <w:rPr>
          <w:i/>
        </w:rPr>
        <w:t>Econometrica, 61</w:t>
      </w:r>
      <w:r w:rsidRPr="003D0A32">
        <w:t xml:space="preserve">, 825-851. </w:t>
      </w:r>
    </w:p>
    <w:p w14:paraId="6DDC3667" w14:textId="77777777" w:rsidR="003D0A32" w:rsidRPr="003D0A32" w:rsidRDefault="003D0A32" w:rsidP="003D0A32">
      <w:pPr>
        <w:pStyle w:val="EndNoteBibliography"/>
        <w:spacing w:after="0"/>
        <w:ind w:left="720" w:hanging="720"/>
      </w:pPr>
      <w:r w:rsidRPr="003D0A32">
        <w:t xml:space="preserve">Andrews, D. W. K., &amp; Ploberger, W. (1994). Optimal tests when a nuisance parameter is present only under the alternative. </w:t>
      </w:r>
      <w:r w:rsidRPr="003D0A32">
        <w:rPr>
          <w:i/>
        </w:rPr>
        <w:t>Econometrica, 62</w:t>
      </w:r>
      <w:r w:rsidRPr="003D0A32">
        <w:t xml:space="preserve">, 1383-1414. </w:t>
      </w:r>
    </w:p>
    <w:p w14:paraId="491F87E4" w14:textId="77777777" w:rsidR="003D0A32" w:rsidRPr="003D0A32" w:rsidRDefault="003D0A32" w:rsidP="003D0A32">
      <w:pPr>
        <w:pStyle w:val="EndNoteBibliography"/>
        <w:spacing w:after="0"/>
        <w:ind w:left="720" w:hanging="720"/>
      </w:pPr>
      <w:r w:rsidRPr="003D0A32">
        <w:t xml:space="preserve">Bai, J., &amp; Perron, P. (1998). Estimating and Testing Linear Models with Multiple Structural Changes. </w:t>
      </w:r>
      <w:r w:rsidRPr="003D0A32">
        <w:rPr>
          <w:i/>
        </w:rPr>
        <w:t>Econometrica, 66</w:t>
      </w:r>
      <w:r w:rsidRPr="003D0A32">
        <w:t xml:space="preserve">, 47- 78. </w:t>
      </w:r>
    </w:p>
    <w:p w14:paraId="399980A2" w14:textId="77777777" w:rsidR="003D0A32" w:rsidRPr="003D0A32" w:rsidRDefault="003D0A32" w:rsidP="003D0A32">
      <w:pPr>
        <w:pStyle w:val="EndNoteBibliography"/>
        <w:spacing w:after="0"/>
        <w:ind w:left="720" w:hanging="720"/>
      </w:pPr>
      <w:r w:rsidRPr="003D0A32">
        <w:t xml:space="preserve">Bai, J., &amp; Perron, P. (2003). Computation and Analysis of Multiple Structural-Change Models. </w:t>
      </w:r>
      <w:r w:rsidRPr="003D0A32">
        <w:rPr>
          <w:i/>
        </w:rPr>
        <w:t>Journal of Applied Econometrics, 18</w:t>
      </w:r>
      <w:r w:rsidRPr="003D0A32">
        <w:t xml:space="preserve">, 1-22. </w:t>
      </w:r>
    </w:p>
    <w:p w14:paraId="04169E42" w14:textId="77777777" w:rsidR="003D0A32" w:rsidRPr="003D0A32" w:rsidRDefault="003D0A32" w:rsidP="003D0A32">
      <w:pPr>
        <w:pStyle w:val="EndNoteBibliography"/>
        <w:ind w:left="720" w:hanging="720"/>
      </w:pPr>
      <w:r w:rsidRPr="003D0A32">
        <w:t xml:space="preserve">Chow, G. C. (1960). </w:t>
      </w:r>
      <w:r w:rsidRPr="00027CEA">
        <w:t>Tests</w:t>
      </w:r>
      <w:r w:rsidRPr="003D0A32">
        <w:t xml:space="preserve"> of Equality Between Sets of Coefficients in Two Linear Regressions. </w:t>
      </w:r>
      <w:r w:rsidRPr="003D0A32">
        <w:rPr>
          <w:i/>
        </w:rPr>
        <w:t>Econometrica, 28</w:t>
      </w:r>
      <w:r w:rsidRPr="003D0A32">
        <w:t xml:space="preserve">(3). </w:t>
      </w:r>
    </w:p>
    <w:p w14:paraId="48EB34B2" w14:textId="50E88A83" w:rsidR="00D2162F" w:rsidRDefault="003D0A32">
      <w:r>
        <w:fldChar w:fldCharType="end"/>
      </w:r>
    </w:p>
    <w:sectPr w:rsidR="00D2162F">
      <w:headerReference w:type="even" r:id="rId12"/>
      <w:headerReference w:type="default" r:id="rId13"/>
      <w:footerReference w:type="even" r:id="rId14"/>
      <w:footerReference w:type="default" r:id="rId15"/>
      <w:headerReference w:type="first" r:id="rId16"/>
      <w:footerReference w:type="first" r:id="rId1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6618A6A" w14:textId="77777777" w:rsidR="00284EA1" w:rsidRDefault="00284EA1" w:rsidP="00AD55BE">
      <w:pPr>
        <w:spacing w:after="0" w:line="240" w:lineRule="auto"/>
      </w:pPr>
      <w:r>
        <w:separator/>
      </w:r>
    </w:p>
  </w:endnote>
  <w:endnote w:type="continuationSeparator" w:id="0">
    <w:p w14:paraId="3D6C58C1" w14:textId="77777777" w:rsidR="00284EA1" w:rsidRDefault="00284EA1" w:rsidP="00AD55B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70135A1" w14:textId="77777777" w:rsidR="00F359F9" w:rsidRDefault="00F359F9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46557298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F59D727" w14:textId="52436EFE" w:rsidR="00F359F9" w:rsidRDefault="00F359F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F6808D8" w14:textId="77777777" w:rsidR="00F359F9" w:rsidRDefault="00F359F9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E2E3FFE" w14:textId="77777777" w:rsidR="00F359F9" w:rsidRDefault="00F359F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4CAC78C" w14:textId="77777777" w:rsidR="00284EA1" w:rsidRDefault="00284EA1" w:rsidP="00AD55BE">
      <w:pPr>
        <w:spacing w:after="0" w:line="240" w:lineRule="auto"/>
      </w:pPr>
      <w:r>
        <w:separator/>
      </w:r>
    </w:p>
  </w:footnote>
  <w:footnote w:type="continuationSeparator" w:id="0">
    <w:p w14:paraId="1D80C266" w14:textId="77777777" w:rsidR="00284EA1" w:rsidRDefault="00284EA1" w:rsidP="00AD55BE">
      <w:pPr>
        <w:spacing w:after="0" w:line="240" w:lineRule="auto"/>
      </w:pPr>
      <w:r>
        <w:continuationSeparator/>
      </w:r>
    </w:p>
  </w:footnote>
  <w:footnote w:id="1">
    <w:p w14:paraId="50702CAC" w14:textId="40F57AEE" w:rsidR="00AD55BE" w:rsidRDefault="00AD55BE" w:rsidP="00AD55BE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762607">
        <w:t xml:space="preserve">In Figure 1, we </w:t>
      </w:r>
      <w:r w:rsidR="00A028D0">
        <w:t xml:space="preserve">highlight </w:t>
      </w:r>
      <w:r w:rsidRPr="00762607">
        <w:t xml:space="preserve">the period before the first </w:t>
      </w:r>
      <w:r w:rsidR="00782B7F">
        <w:t>structural change</w:t>
      </w:r>
      <w:r w:rsidRPr="00762607">
        <w:t xml:space="preserve"> (e.g., week [1,25])</w:t>
      </w:r>
      <w:r w:rsidR="00A028D0">
        <w:t xml:space="preserve"> in blue. We highlight </w:t>
      </w:r>
      <w:r w:rsidRPr="00762607">
        <w:t xml:space="preserve">the period after the second </w:t>
      </w:r>
      <w:r w:rsidR="00782B7F">
        <w:t>structural change</w:t>
      </w:r>
      <w:r w:rsidRPr="00762607">
        <w:t xml:space="preserve"> </w:t>
      </w:r>
      <w:r w:rsidR="00A028D0">
        <w:t>but before</w:t>
      </w:r>
      <w:r w:rsidRPr="00762607">
        <w:t xml:space="preserve"> the forecast origin (e.g., week [51, 75])</w:t>
      </w:r>
      <w:r w:rsidR="00A028D0">
        <w:t xml:space="preserve"> in yellow. We highlight </w:t>
      </w:r>
      <w:r w:rsidRPr="00762607">
        <w:t xml:space="preserve">the period between the two </w:t>
      </w:r>
      <w:r w:rsidR="00782B7F">
        <w:t>structural change</w:t>
      </w:r>
      <w:r w:rsidRPr="00762607">
        <w:t>s (e.g., [26, 50])</w:t>
      </w:r>
      <w:r w:rsidR="00A028D0">
        <w:t xml:space="preserve"> in green, and </w:t>
      </w:r>
      <w:r>
        <w:t xml:space="preserve">we </w:t>
      </w:r>
      <w:r w:rsidR="00A028D0">
        <w:t>highlight the</w:t>
      </w:r>
      <w:r w:rsidRPr="00762607">
        <w:t xml:space="preserve"> forecast period (e.g., week [76, 100])</w:t>
      </w:r>
      <w:r w:rsidR="00A028D0">
        <w:t xml:space="preserve"> in red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70EB77F" w14:textId="77777777" w:rsidR="00F359F9" w:rsidRDefault="00F359F9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33A2474" w14:textId="77777777" w:rsidR="00F359F9" w:rsidRDefault="00F359F9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6907633" w14:textId="77777777" w:rsidR="00F359F9" w:rsidRDefault="00F359F9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0MzAxNjU0MzM0sjAwsjBW0lEKTi0uzszPAykwrgUAbXUS0C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wzpfdt205x9v6eprsvv25dpxftedxv0z0a9&quot;&gt;Research all reference&lt;record-ids&gt;&lt;item&gt;227&lt;/item&gt;&lt;item&gt;237&lt;/item&gt;&lt;item&gt;238&lt;/item&gt;&lt;item&gt;260&lt;/item&gt;&lt;item&gt;657&lt;/item&gt;&lt;/record-ids&gt;&lt;/item&gt;&lt;/Libraries&gt;"/>
  </w:docVars>
  <w:rsids>
    <w:rsidRoot w:val="00AD55BE"/>
    <w:rsid w:val="00024254"/>
    <w:rsid w:val="00027CEA"/>
    <w:rsid w:val="00075D72"/>
    <w:rsid w:val="000F60D6"/>
    <w:rsid w:val="001363D5"/>
    <w:rsid w:val="00155ADC"/>
    <w:rsid w:val="00163906"/>
    <w:rsid w:val="001B5C45"/>
    <w:rsid w:val="00204F01"/>
    <w:rsid w:val="00246E1B"/>
    <w:rsid w:val="00284EA1"/>
    <w:rsid w:val="00297FED"/>
    <w:rsid w:val="002B0D13"/>
    <w:rsid w:val="002C7BB2"/>
    <w:rsid w:val="002F3B3B"/>
    <w:rsid w:val="00300A9C"/>
    <w:rsid w:val="003336FE"/>
    <w:rsid w:val="00390DCE"/>
    <w:rsid w:val="003948D3"/>
    <w:rsid w:val="003A7E49"/>
    <w:rsid w:val="003D0A32"/>
    <w:rsid w:val="003E139F"/>
    <w:rsid w:val="0040795D"/>
    <w:rsid w:val="004274CE"/>
    <w:rsid w:val="00457D37"/>
    <w:rsid w:val="0047355A"/>
    <w:rsid w:val="004C5B54"/>
    <w:rsid w:val="0054794D"/>
    <w:rsid w:val="00567AF2"/>
    <w:rsid w:val="005816CD"/>
    <w:rsid w:val="005A034F"/>
    <w:rsid w:val="005D3EC6"/>
    <w:rsid w:val="0064498D"/>
    <w:rsid w:val="006572D7"/>
    <w:rsid w:val="00676BE0"/>
    <w:rsid w:val="006A3120"/>
    <w:rsid w:val="006C55B1"/>
    <w:rsid w:val="006D3735"/>
    <w:rsid w:val="00712B8E"/>
    <w:rsid w:val="00716D73"/>
    <w:rsid w:val="00720B77"/>
    <w:rsid w:val="00782B7F"/>
    <w:rsid w:val="007845EA"/>
    <w:rsid w:val="007A2339"/>
    <w:rsid w:val="008072E8"/>
    <w:rsid w:val="00810D1A"/>
    <w:rsid w:val="00811397"/>
    <w:rsid w:val="00820825"/>
    <w:rsid w:val="0083052F"/>
    <w:rsid w:val="00845EEA"/>
    <w:rsid w:val="00847BCC"/>
    <w:rsid w:val="008B5FC8"/>
    <w:rsid w:val="008C64B2"/>
    <w:rsid w:val="00905FF8"/>
    <w:rsid w:val="0091122D"/>
    <w:rsid w:val="0096735A"/>
    <w:rsid w:val="009D3DB9"/>
    <w:rsid w:val="009D5521"/>
    <w:rsid w:val="009D62D3"/>
    <w:rsid w:val="009E7FB5"/>
    <w:rsid w:val="009F7BE8"/>
    <w:rsid w:val="00A028D0"/>
    <w:rsid w:val="00A12CEE"/>
    <w:rsid w:val="00A524B4"/>
    <w:rsid w:val="00AD55BE"/>
    <w:rsid w:val="00B15BC1"/>
    <w:rsid w:val="00B57EF0"/>
    <w:rsid w:val="00BB7995"/>
    <w:rsid w:val="00BE4AB2"/>
    <w:rsid w:val="00BE6D32"/>
    <w:rsid w:val="00C57F81"/>
    <w:rsid w:val="00C63A9C"/>
    <w:rsid w:val="00C65DDD"/>
    <w:rsid w:val="00C6784F"/>
    <w:rsid w:val="00CB256A"/>
    <w:rsid w:val="00CE2A4F"/>
    <w:rsid w:val="00D36E14"/>
    <w:rsid w:val="00D54CCC"/>
    <w:rsid w:val="00DB2BDF"/>
    <w:rsid w:val="00E82367"/>
    <w:rsid w:val="00ED5ECB"/>
    <w:rsid w:val="00F1694D"/>
    <w:rsid w:val="00F34864"/>
    <w:rsid w:val="00F359F9"/>
    <w:rsid w:val="00FA798E"/>
    <w:rsid w:val="00FD1887"/>
    <w:rsid w:val="00FE6D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BCE2525"/>
  <w15:chartTrackingRefBased/>
  <w15:docId w15:val="{8108E0AC-96DB-49BE-9833-0B4A945166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D55BE"/>
    <w:pPr>
      <w:spacing w:after="200" w:line="276" w:lineRule="auto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unhideWhenUsed/>
    <w:rsid w:val="00AD55BE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AD55BE"/>
    <w:rPr>
      <w:rFonts w:ascii="Times New Roman" w:hAnsi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D55BE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AD55B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D55B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D55BE"/>
    <w:rPr>
      <w:rFonts w:ascii="Times New Roman" w:hAnsi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D55B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D55BE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3D0A32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D0A32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3D0A32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D0A32"/>
    <w:rPr>
      <w:rFonts w:ascii="Times New Roman" w:hAnsi="Times New Roman" w:cs="Times New Roman"/>
      <w:noProof/>
      <w:sz w:val="24"/>
    </w:rPr>
  </w:style>
  <w:style w:type="paragraph" w:styleId="Header">
    <w:name w:val="header"/>
    <w:basedOn w:val="Normal"/>
    <w:link w:val="HeaderChar"/>
    <w:uiPriority w:val="99"/>
    <w:unhideWhenUsed/>
    <w:rsid w:val="00F359F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359F9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F359F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359F9"/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header" Target="header2.xml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" Type="http://schemas.openxmlformats.org/officeDocument/2006/relationships/styles" Target="styles.xml"/><Relationship Id="rId16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footer" Target="footer2.xml"/><Relationship Id="rId10" Type="http://schemas.openxmlformats.org/officeDocument/2006/relationships/image" Target="media/image4.png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DB39F21-C96B-4DC1-9F1B-2C2370BB3AB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209</Words>
  <Characters>6895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o huang</dc:creator>
  <cp:keywords/>
  <dc:description/>
  <cp:lastModifiedBy>tao huang</cp:lastModifiedBy>
  <cp:revision>3</cp:revision>
  <dcterms:created xsi:type="dcterms:W3CDTF">2018-11-04T17:16:00Z</dcterms:created>
  <dcterms:modified xsi:type="dcterms:W3CDTF">2018-11-04T17:35:00Z</dcterms:modified>
</cp:coreProperties>
</file>